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46978FF" w14:textId="670E6DFC" w:rsidR="00AE7899" w:rsidRPr="009A570A" w:rsidRDefault="00AE7899" w:rsidP="00912B29">
      <w:pPr>
        <w:pStyle w:val="af1"/>
        <w:spacing w:line="480" w:lineRule="auto"/>
        <w:rPr>
          <w:rFonts w:cs="Times New Roman"/>
          <w:b/>
          <w:color w:val="000000" w:themeColor="text1"/>
        </w:rPr>
      </w:pPr>
      <w:r w:rsidRPr="009A570A">
        <w:rPr>
          <w:rFonts w:cs="Times New Roman"/>
          <w:b/>
          <w:color w:val="000000" w:themeColor="text1"/>
        </w:rPr>
        <w:t>Supplementary material</w:t>
      </w:r>
    </w:p>
    <w:p w14:paraId="01F90669" w14:textId="77777777" w:rsidR="00AE7899" w:rsidRPr="009A570A" w:rsidRDefault="00AE7899" w:rsidP="00AE7899">
      <w:pPr>
        <w:pStyle w:val="af1"/>
        <w:spacing w:line="480" w:lineRule="auto"/>
        <w:rPr>
          <w:rFonts w:cs="Times New Roman"/>
          <w:b/>
          <w:sz w:val="20"/>
          <w:szCs w:val="20"/>
        </w:rPr>
      </w:pPr>
    </w:p>
    <w:p w14:paraId="372CF1E7" w14:textId="31AC2486" w:rsidR="00AE7899" w:rsidRPr="009A570A" w:rsidRDefault="00AE7899" w:rsidP="00AE7899">
      <w:pPr>
        <w:pStyle w:val="af1"/>
        <w:spacing w:line="480" w:lineRule="auto"/>
        <w:rPr>
          <w:rFonts w:cs="Times New Roman"/>
          <w:b/>
          <w:sz w:val="20"/>
          <w:szCs w:val="20"/>
        </w:rPr>
      </w:pPr>
      <w:r w:rsidRPr="009A570A">
        <w:rPr>
          <w:rFonts w:cs="Times New Roman"/>
          <w:b/>
          <w:sz w:val="20"/>
          <w:szCs w:val="20"/>
        </w:rPr>
        <w:t xml:space="preserve">Diencephalic Pediatric Low-grade Glioma Harboring </w:t>
      </w:r>
      <w:r w:rsidR="00A9665A">
        <w:rPr>
          <w:rFonts w:cs="Times New Roman"/>
          <w:b/>
          <w:sz w:val="20"/>
          <w:szCs w:val="20"/>
        </w:rPr>
        <w:t xml:space="preserve">the </w:t>
      </w:r>
      <w:r w:rsidRPr="009A570A">
        <w:rPr>
          <w:rFonts w:cs="Times New Roman"/>
          <w:b/>
          <w:sz w:val="20"/>
          <w:szCs w:val="20"/>
        </w:rPr>
        <w:t xml:space="preserve">BRAF V600E Mutation Presenting </w:t>
      </w:r>
      <w:r w:rsidR="00A9665A">
        <w:rPr>
          <w:rFonts w:cs="Times New Roman"/>
          <w:b/>
          <w:sz w:val="20"/>
          <w:szCs w:val="20"/>
        </w:rPr>
        <w:t xml:space="preserve">with </w:t>
      </w:r>
      <w:r w:rsidRPr="009A570A">
        <w:rPr>
          <w:rFonts w:cs="Times New Roman"/>
          <w:b/>
          <w:sz w:val="20"/>
          <w:szCs w:val="20"/>
        </w:rPr>
        <w:t>Various Morphologi</w:t>
      </w:r>
      <w:r w:rsidR="00A9665A">
        <w:rPr>
          <w:rFonts w:cs="Times New Roman"/>
          <w:b/>
          <w:sz w:val="20"/>
          <w:szCs w:val="20"/>
        </w:rPr>
        <w:t>es</w:t>
      </w:r>
      <w:r w:rsidRPr="009A570A">
        <w:rPr>
          <w:rFonts w:cs="Times New Roman"/>
          <w:b/>
          <w:sz w:val="20"/>
          <w:szCs w:val="20"/>
        </w:rPr>
        <w:t xml:space="preserve"> in Sequential Biopsy Specimen</w:t>
      </w:r>
      <w:r w:rsidR="00A9665A">
        <w:rPr>
          <w:rFonts w:cs="Times New Roman"/>
          <w:b/>
          <w:sz w:val="20"/>
          <w:szCs w:val="20"/>
        </w:rPr>
        <w:t>s</w:t>
      </w:r>
    </w:p>
    <w:p w14:paraId="6396DC58" w14:textId="77777777" w:rsidR="00AE7899" w:rsidRPr="009A570A" w:rsidRDefault="00AE7899" w:rsidP="00AE7899">
      <w:pPr>
        <w:pStyle w:val="af1"/>
        <w:tabs>
          <w:tab w:val="left" w:pos="6765"/>
        </w:tabs>
        <w:spacing w:line="480" w:lineRule="auto"/>
        <w:rPr>
          <w:rFonts w:cs="Times New Roman"/>
          <w:b/>
          <w:sz w:val="20"/>
          <w:szCs w:val="20"/>
        </w:rPr>
      </w:pPr>
    </w:p>
    <w:p w14:paraId="6A6D932C" w14:textId="77777777" w:rsidR="00AE7899" w:rsidRPr="009A570A" w:rsidRDefault="00AE7899" w:rsidP="00AE7899">
      <w:pPr>
        <w:pStyle w:val="af1"/>
        <w:tabs>
          <w:tab w:val="left" w:pos="6765"/>
        </w:tabs>
        <w:spacing w:line="480" w:lineRule="auto"/>
        <w:rPr>
          <w:rFonts w:cs="Times New Roman"/>
          <w:b/>
          <w:sz w:val="20"/>
          <w:szCs w:val="20"/>
        </w:rPr>
      </w:pPr>
      <w:r w:rsidRPr="009A570A">
        <w:rPr>
          <w:rFonts w:cs="Times New Roman"/>
          <w:b/>
          <w:sz w:val="20"/>
          <w:szCs w:val="20"/>
        </w:rPr>
        <w:t>Brain Tumor Pathology</w:t>
      </w:r>
    </w:p>
    <w:p w14:paraId="5249074E" w14:textId="08B3E903" w:rsidR="00AE7899" w:rsidRPr="009A570A" w:rsidRDefault="00AE7899" w:rsidP="00AE7899">
      <w:pPr>
        <w:pStyle w:val="af1"/>
        <w:tabs>
          <w:tab w:val="left" w:pos="6765"/>
        </w:tabs>
        <w:spacing w:line="480" w:lineRule="auto"/>
        <w:rPr>
          <w:rFonts w:cs="Times New Roman"/>
          <w:b/>
          <w:sz w:val="20"/>
          <w:szCs w:val="20"/>
        </w:rPr>
      </w:pPr>
      <w:r w:rsidRPr="009A570A">
        <w:rPr>
          <w:rFonts w:cs="Times New Roman"/>
          <w:b/>
          <w:sz w:val="20"/>
          <w:szCs w:val="20"/>
        </w:rPr>
        <w:tab/>
      </w:r>
    </w:p>
    <w:p w14:paraId="2F0F47D6" w14:textId="5FA8A38A" w:rsidR="00AE7899" w:rsidRPr="009A570A" w:rsidRDefault="00AE7899" w:rsidP="00AE7899">
      <w:pPr>
        <w:spacing w:line="480" w:lineRule="auto"/>
        <w:rPr>
          <w:rFonts w:eastAsia="MS PGothic" w:cs="Times New Roman"/>
          <w:color w:val="000000" w:themeColor="text1"/>
          <w:kern w:val="0"/>
          <w:sz w:val="20"/>
          <w:szCs w:val="20"/>
        </w:rPr>
      </w:pPr>
      <w:r w:rsidRPr="009A570A">
        <w:rPr>
          <w:rFonts w:cs="Times New Roman"/>
          <w:color w:val="000000" w:themeColor="text1"/>
          <w:sz w:val="20"/>
          <w:szCs w:val="20"/>
        </w:rPr>
        <w:t>Yukitomo Ishi, Kanako C. Hatanaka, Shigeru Yamaguchi, Hiromi Fujita, Hiroaki Motegi, Hiroyuki Kobayashi, Shunsuke Terasaka, Kiyohiro Houkin</w:t>
      </w:r>
    </w:p>
    <w:p w14:paraId="1C2A3511" w14:textId="77777777" w:rsidR="00AE7899" w:rsidRPr="009A570A" w:rsidRDefault="00AE7899" w:rsidP="00AE7899">
      <w:pPr>
        <w:pStyle w:val="af1"/>
        <w:spacing w:line="480" w:lineRule="auto"/>
        <w:rPr>
          <w:rFonts w:cs="Times New Roman"/>
          <w:sz w:val="20"/>
          <w:szCs w:val="20"/>
        </w:rPr>
      </w:pPr>
    </w:p>
    <w:p w14:paraId="1A42829A" w14:textId="77777777" w:rsidR="00AE7899" w:rsidRPr="009A570A" w:rsidRDefault="00AE7899" w:rsidP="00AE7899">
      <w:pPr>
        <w:pStyle w:val="af1"/>
        <w:spacing w:line="480" w:lineRule="auto"/>
        <w:rPr>
          <w:rFonts w:cs="Times New Roman"/>
          <w:sz w:val="20"/>
          <w:szCs w:val="20"/>
        </w:rPr>
      </w:pPr>
      <w:r w:rsidRPr="009A570A">
        <w:rPr>
          <w:rFonts w:cs="Times New Roman"/>
          <w:sz w:val="20"/>
          <w:szCs w:val="20"/>
        </w:rPr>
        <w:t>Corresponding Author:</w:t>
      </w:r>
    </w:p>
    <w:p w14:paraId="049914FB" w14:textId="77777777" w:rsidR="00AE7899" w:rsidRPr="009A570A" w:rsidRDefault="00AE7899" w:rsidP="00AE7899">
      <w:pPr>
        <w:pStyle w:val="af1"/>
        <w:spacing w:line="480" w:lineRule="auto"/>
        <w:rPr>
          <w:rFonts w:cs="Times New Roman"/>
          <w:sz w:val="20"/>
          <w:szCs w:val="20"/>
        </w:rPr>
      </w:pPr>
      <w:r w:rsidRPr="009A570A">
        <w:rPr>
          <w:rFonts w:cs="Times New Roman"/>
          <w:sz w:val="20"/>
          <w:szCs w:val="20"/>
        </w:rPr>
        <w:t>Shigeru Yamaguchi, MD</w:t>
      </w:r>
    </w:p>
    <w:p w14:paraId="01615C23" w14:textId="3401E8AB" w:rsidR="00AE7899" w:rsidRPr="009A570A" w:rsidRDefault="00AE7899" w:rsidP="00AE7899">
      <w:pPr>
        <w:pStyle w:val="af1"/>
        <w:spacing w:line="480" w:lineRule="auto"/>
        <w:rPr>
          <w:rFonts w:cs="Times New Roman"/>
          <w:sz w:val="20"/>
          <w:szCs w:val="20"/>
        </w:rPr>
      </w:pPr>
      <w:r w:rsidRPr="009A570A">
        <w:rPr>
          <w:rFonts w:cs="Times New Roman"/>
          <w:sz w:val="20"/>
          <w:szCs w:val="20"/>
        </w:rPr>
        <w:t>Department of Neurosurgery, Hokkaido University Graduate School of Medicine</w:t>
      </w:r>
    </w:p>
    <w:p w14:paraId="4181B0B3" w14:textId="796027FF" w:rsidR="00AE7899" w:rsidRPr="009A570A" w:rsidRDefault="00AE7899" w:rsidP="00AE7899">
      <w:pPr>
        <w:pStyle w:val="af1"/>
        <w:spacing w:line="480" w:lineRule="auto"/>
        <w:rPr>
          <w:rStyle w:val="af3"/>
          <w:rFonts w:cs="Times New Roman"/>
          <w:sz w:val="20"/>
          <w:szCs w:val="20"/>
        </w:rPr>
      </w:pPr>
      <w:r w:rsidRPr="009A570A">
        <w:rPr>
          <w:rFonts w:cs="Times New Roman"/>
          <w:sz w:val="20"/>
          <w:szCs w:val="20"/>
        </w:rPr>
        <w:t xml:space="preserve">E-mail: </w:t>
      </w:r>
      <w:hyperlink r:id="rId9" w:history="1">
        <w:r w:rsidR="00A9665A" w:rsidRPr="00FA3413">
          <w:rPr>
            <w:rStyle w:val="af3"/>
            <w:rFonts w:eastAsia="MS PGothic" w:cs="Times New Roman" w:hint="eastAsia"/>
            <w:kern w:val="0"/>
            <w:sz w:val="20"/>
            <w:szCs w:val="20"/>
          </w:rPr>
          <w:t>yama-shu@med.ho</w:t>
        </w:r>
        <w:r w:rsidR="00A9665A" w:rsidRPr="00FA3413">
          <w:rPr>
            <w:rStyle w:val="af3"/>
            <w:rFonts w:eastAsia="MS PGothic" w:cs="Times New Roman"/>
            <w:kern w:val="0"/>
            <w:sz w:val="20"/>
            <w:szCs w:val="20"/>
          </w:rPr>
          <w:t>kudai.ac.jp</w:t>
        </w:r>
      </w:hyperlink>
    </w:p>
    <w:p w14:paraId="0D53C9BF" w14:textId="77777777" w:rsidR="00AE7899" w:rsidRPr="009A570A" w:rsidRDefault="00AE7899" w:rsidP="00912B29">
      <w:pPr>
        <w:pStyle w:val="af1"/>
        <w:spacing w:line="480" w:lineRule="auto"/>
        <w:rPr>
          <w:rFonts w:cs="Times New Roman"/>
          <w:color w:val="000000" w:themeColor="text1"/>
        </w:rPr>
      </w:pPr>
    </w:p>
    <w:p w14:paraId="394E1699" w14:textId="5B6EB696" w:rsidR="00722E04" w:rsidRPr="009A570A" w:rsidRDefault="00E45248" w:rsidP="00912B29">
      <w:pPr>
        <w:pStyle w:val="af1"/>
        <w:spacing w:line="480" w:lineRule="auto"/>
        <w:rPr>
          <w:rFonts w:cs="Times New Roman"/>
          <w:color w:val="000000" w:themeColor="text1"/>
        </w:rPr>
      </w:pPr>
      <w:r w:rsidRPr="009A570A">
        <w:rPr>
          <w:rFonts w:cs="Times New Roman"/>
          <w:color w:val="000000" w:themeColor="text1"/>
        </w:rPr>
        <w:t>Procedure for g</w:t>
      </w:r>
      <w:r w:rsidR="00722E04" w:rsidRPr="009A570A">
        <w:rPr>
          <w:rFonts w:cs="Times New Roman"/>
          <w:color w:val="000000" w:themeColor="text1"/>
        </w:rPr>
        <w:t>enetic analysis</w:t>
      </w:r>
    </w:p>
    <w:p w14:paraId="30941E1D" w14:textId="4560166A" w:rsidR="00722E04" w:rsidRPr="009A570A" w:rsidRDefault="00A5526A" w:rsidP="00722E04">
      <w:pPr>
        <w:pStyle w:val="af1"/>
        <w:spacing w:line="480" w:lineRule="auto"/>
        <w:rPr>
          <w:iCs/>
          <w:color w:val="000000"/>
        </w:rPr>
      </w:pPr>
      <w:r>
        <w:rPr>
          <w:rFonts w:cs="Times New Roman"/>
          <w:color w:val="000000" w:themeColor="text1"/>
        </w:rPr>
        <w:tab/>
      </w:r>
      <w:r w:rsidR="00E45248" w:rsidRPr="009A570A">
        <w:rPr>
          <w:rFonts w:cs="Times New Roman"/>
          <w:color w:val="000000" w:themeColor="text1"/>
        </w:rPr>
        <w:t>Prior to genetic analysis, we sought appropriate a</w:t>
      </w:r>
      <w:r w:rsidR="003A57E0" w:rsidRPr="009A570A">
        <w:rPr>
          <w:rFonts w:cs="Times New Roman"/>
          <w:color w:val="000000" w:themeColor="text1"/>
        </w:rPr>
        <w:t xml:space="preserve">pproval from </w:t>
      </w:r>
      <w:r w:rsidR="00E45248" w:rsidRPr="009A570A">
        <w:rPr>
          <w:rFonts w:cs="Times New Roman"/>
          <w:color w:val="000000" w:themeColor="text1"/>
        </w:rPr>
        <w:t xml:space="preserve">our local </w:t>
      </w:r>
      <w:r w:rsidR="003A57E0" w:rsidRPr="009A570A">
        <w:rPr>
          <w:rFonts w:cs="Times New Roman"/>
          <w:color w:val="000000" w:themeColor="text1"/>
        </w:rPr>
        <w:t xml:space="preserve">institutional review </w:t>
      </w:r>
      <w:r w:rsidR="003A57E0" w:rsidRPr="00A5526A">
        <w:rPr>
          <w:rFonts w:cs="Times New Roman"/>
          <w:color w:val="000000" w:themeColor="text1"/>
        </w:rPr>
        <w:t xml:space="preserve">board and </w:t>
      </w:r>
      <w:r w:rsidR="00E45248" w:rsidRPr="00A5526A">
        <w:rPr>
          <w:rFonts w:cs="Times New Roman"/>
          <w:color w:val="000000" w:themeColor="text1"/>
        </w:rPr>
        <w:t>obtained</w:t>
      </w:r>
      <w:r w:rsidR="00E45248" w:rsidRPr="009A570A">
        <w:rPr>
          <w:rFonts w:cs="Times New Roman"/>
          <w:color w:val="000000" w:themeColor="text1"/>
        </w:rPr>
        <w:t xml:space="preserve"> </w:t>
      </w:r>
      <w:r w:rsidR="003A57E0" w:rsidRPr="009A570A">
        <w:rPr>
          <w:rFonts w:cs="Times New Roman"/>
          <w:color w:val="000000" w:themeColor="text1"/>
        </w:rPr>
        <w:t xml:space="preserve">written informed consent from </w:t>
      </w:r>
      <w:r w:rsidR="00E45248" w:rsidRPr="009A570A">
        <w:rPr>
          <w:rFonts w:cs="Times New Roman"/>
          <w:color w:val="000000" w:themeColor="text1"/>
        </w:rPr>
        <w:t xml:space="preserve">the </w:t>
      </w:r>
      <w:r w:rsidR="003A57E0" w:rsidRPr="009A570A">
        <w:rPr>
          <w:rFonts w:cs="Times New Roman"/>
          <w:color w:val="000000" w:themeColor="text1"/>
        </w:rPr>
        <w:t xml:space="preserve">patient’s parents. </w:t>
      </w:r>
      <w:r w:rsidR="00722E04" w:rsidRPr="00A25055">
        <w:rPr>
          <w:color w:val="000000"/>
        </w:rPr>
        <w:t>DNA</w:t>
      </w:r>
      <w:r w:rsidR="003A57E0" w:rsidRPr="00A25055">
        <w:rPr>
          <w:color w:val="000000"/>
        </w:rPr>
        <w:t>/RNA</w:t>
      </w:r>
      <w:r w:rsidR="00722E04" w:rsidRPr="009A570A">
        <w:rPr>
          <w:color w:val="000000"/>
        </w:rPr>
        <w:t xml:space="preserve"> was extracted from </w:t>
      </w:r>
      <w:r w:rsidR="003A57E0" w:rsidRPr="009A570A">
        <w:rPr>
          <w:color w:val="000000"/>
        </w:rPr>
        <w:t xml:space="preserve">the tumor </w:t>
      </w:r>
      <w:r w:rsidR="00722E04" w:rsidRPr="009A570A">
        <w:rPr>
          <w:color w:val="000000"/>
        </w:rPr>
        <w:t xml:space="preserve">using an </w:t>
      </w:r>
      <w:r w:rsidR="00722E04" w:rsidRPr="009A570A">
        <w:rPr>
          <w:rFonts w:eastAsia="Times New Roman"/>
        </w:rPr>
        <w:t>AllPrep DNA/RNA Mini Kit</w:t>
      </w:r>
      <w:r w:rsidR="00722E04" w:rsidRPr="009A570A">
        <w:rPr>
          <w:color w:val="000000"/>
        </w:rPr>
        <w:t xml:space="preserve"> (Qiagen, Tokyo, Japan), and first</w:t>
      </w:r>
      <w:r w:rsidR="00BC063F">
        <w:rPr>
          <w:color w:val="000000"/>
        </w:rPr>
        <w:t>-</w:t>
      </w:r>
      <w:r w:rsidR="00722E04" w:rsidRPr="009A570A">
        <w:rPr>
          <w:color w:val="000000"/>
        </w:rPr>
        <w:t xml:space="preserve">strand cDNA was synthesized using a </w:t>
      </w:r>
      <w:r w:rsidR="00722E04" w:rsidRPr="009A570A">
        <w:t>PrimeScript</w:t>
      </w:r>
      <w:r w:rsidR="00BC063F">
        <w:t>®</w:t>
      </w:r>
      <w:r w:rsidR="00722E04" w:rsidRPr="009A570A">
        <w:t xml:space="preserve"> II 1st strand cDNA Synthesis Kit</w:t>
      </w:r>
      <w:r w:rsidR="00722E04" w:rsidRPr="009A570A">
        <w:rPr>
          <w:color w:val="000000"/>
        </w:rPr>
        <w:t xml:space="preserve"> (Takara, Tokyo, Japan) </w:t>
      </w:r>
      <w:r w:rsidR="00E45248" w:rsidRPr="009A570A">
        <w:rPr>
          <w:color w:val="000000"/>
        </w:rPr>
        <w:t>in accordance with the</w:t>
      </w:r>
      <w:r w:rsidR="00722E04" w:rsidRPr="009A570A">
        <w:rPr>
          <w:color w:val="000000"/>
        </w:rPr>
        <w:t xml:space="preserve"> manufacturer’s recommendations. </w:t>
      </w:r>
      <w:r w:rsidR="00722E04" w:rsidRPr="009A570A">
        <w:t xml:space="preserve">Two hotspots </w:t>
      </w:r>
      <w:r w:rsidR="00E45248" w:rsidRPr="009A570A">
        <w:t xml:space="preserve">within the </w:t>
      </w:r>
      <w:r w:rsidR="00722E04" w:rsidRPr="009A570A">
        <w:rPr>
          <w:i/>
        </w:rPr>
        <w:t>TERT</w:t>
      </w:r>
      <w:r w:rsidR="00722E04" w:rsidRPr="009A570A">
        <w:t xml:space="preserve"> promoter (C228T, C250T), </w:t>
      </w:r>
      <w:r w:rsidR="00E45248" w:rsidRPr="009A570A">
        <w:t xml:space="preserve">along with </w:t>
      </w:r>
      <w:r w:rsidR="00722E04" w:rsidRPr="009A570A">
        <w:t xml:space="preserve">mutation hotspots at codon 132 of </w:t>
      </w:r>
      <w:r w:rsidR="00722E04" w:rsidRPr="009A570A">
        <w:rPr>
          <w:i/>
        </w:rPr>
        <w:t>IDH1</w:t>
      </w:r>
      <w:r w:rsidR="00722E04" w:rsidRPr="009A570A">
        <w:t xml:space="preserve">, codon 172 of </w:t>
      </w:r>
      <w:r w:rsidR="00722E04" w:rsidRPr="009A570A">
        <w:rPr>
          <w:i/>
        </w:rPr>
        <w:t>IDH2</w:t>
      </w:r>
      <w:r w:rsidR="00722E04" w:rsidRPr="009A570A">
        <w:t xml:space="preserve">, codon </w:t>
      </w:r>
      <w:r w:rsidR="00722E04" w:rsidRPr="00BC063F">
        <w:t>27 and</w:t>
      </w:r>
      <w:r w:rsidR="00722E04" w:rsidRPr="009A570A">
        <w:t xml:space="preserve"> 36 of </w:t>
      </w:r>
      <w:r w:rsidR="00722E04" w:rsidRPr="009A570A">
        <w:rPr>
          <w:i/>
        </w:rPr>
        <w:t>H3F3</w:t>
      </w:r>
      <w:r w:rsidR="00722E04" w:rsidRPr="00BC063F">
        <w:rPr>
          <w:i/>
        </w:rPr>
        <w:t>A</w:t>
      </w:r>
      <w:r w:rsidR="00BC063F" w:rsidRPr="00BC063F">
        <w:rPr>
          <w:i/>
        </w:rPr>
        <w:t>,</w:t>
      </w:r>
      <w:r w:rsidR="00F06050" w:rsidRPr="00BC063F">
        <w:t xml:space="preserve"> and</w:t>
      </w:r>
      <w:r w:rsidR="00722E04" w:rsidRPr="00BC063F">
        <w:t xml:space="preserve"> codon</w:t>
      </w:r>
      <w:r w:rsidR="00722E04" w:rsidRPr="009A570A">
        <w:t xml:space="preserve"> 600 of </w:t>
      </w:r>
      <w:r w:rsidR="00722E04" w:rsidRPr="009A570A">
        <w:rPr>
          <w:i/>
        </w:rPr>
        <w:t>BRAF</w:t>
      </w:r>
      <w:r w:rsidR="00722E04" w:rsidRPr="009A570A">
        <w:t xml:space="preserve"> were screened using Sanger sequencing. </w:t>
      </w:r>
      <w:r w:rsidR="00722E04" w:rsidRPr="009A570A">
        <w:rPr>
          <w:rFonts w:cs="Times New Roman"/>
          <w:iCs/>
          <w:color w:val="000000"/>
        </w:rPr>
        <w:t>Templates for Sanger sequencing were prepared by ampli</w:t>
      </w:r>
      <w:r w:rsidR="00722E04" w:rsidRPr="009A570A">
        <w:rPr>
          <w:rFonts w:cs="Times New Roman"/>
          <w:iCs/>
          <w:color w:val="000000"/>
        </w:rPr>
        <w:softHyphen/>
        <w:t xml:space="preserve">fying genomic DNA </w:t>
      </w:r>
      <w:r w:rsidR="00722E04" w:rsidRPr="009A570A">
        <w:rPr>
          <w:iCs/>
          <w:color w:val="000000"/>
        </w:rPr>
        <w:t xml:space="preserve">using </w:t>
      </w:r>
      <w:r w:rsidR="00722E04" w:rsidRPr="009A570A">
        <w:rPr>
          <w:rStyle w:val="textbold"/>
          <w:rFonts w:eastAsia="Times New Roman"/>
          <w:iCs/>
        </w:rPr>
        <w:lastRenderedPageBreak/>
        <w:t>Premix Taq (</w:t>
      </w:r>
      <w:r w:rsidR="00722E04" w:rsidRPr="009A570A">
        <w:rPr>
          <w:color w:val="000000"/>
        </w:rPr>
        <w:t>Takara, Tokyo, Japan</w:t>
      </w:r>
      <w:r w:rsidR="00722E04" w:rsidRPr="009A570A">
        <w:rPr>
          <w:rStyle w:val="textbold"/>
          <w:rFonts w:eastAsia="Times New Roman"/>
          <w:iCs/>
        </w:rPr>
        <w:t>)</w:t>
      </w:r>
      <w:r w:rsidR="00722E04" w:rsidRPr="009A570A">
        <w:rPr>
          <w:iCs/>
          <w:color w:val="000000"/>
        </w:rPr>
        <w:t xml:space="preserve">. </w:t>
      </w:r>
      <w:r w:rsidR="00722E04" w:rsidRPr="009A570A">
        <w:rPr>
          <w:rFonts w:cs="Times New Roman"/>
          <w:iCs/>
          <w:color w:val="000000"/>
        </w:rPr>
        <w:t>The oligonucleotide primers used for amplification</w:t>
      </w:r>
      <w:r w:rsidR="00CB5B87" w:rsidRPr="009A570A">
        <w:rPr>
          <w:rFonts w:cs="Times New Roman"/>
          <w:iCs/>
          <w:color w:val="000000"/>
        </w:rPr>
        <w:t xml:space="preserve"> are presented</w:t>
      </w:r>
      <w:r w:rsidR="00722E04" w:rsidRPr="009A570A">
        <w:rPr>
          <w:rFonts w:cs="Times New Roman"/>
          <w:iCs/>
          <w:color w:val="000000"/>
        </w:rPr>
        <w:t xml:space="preserve"> </w:t>
      </w:r>
      <w:r w:rsidR="00CB5B87" w:rsidRPr="009A570A">
        <w:rPr>
          <w:rFonts w:cs="Times New Roman"/>
          <w:iCs/>
          <w:color w:val="000000"/>
        </w:rPr>
        <w:t xml:space="preserve">in </w:t>
      </w:r>
      <w:r w:rsidR="00E45248" w:rsidRPr="009A570A">
        <w:rPr>
          <w:rFonts w:cs="Times New Roman"/>
          <w:iCs/>
          <w:color w:val="000000"/>
        </w:rPr>
        <w:t xml:space="preserve">the </w:t>
      </w:r>
      <w:r w:rsidR="00CB5B87" w:rsidRPr="009A570A">
        <w:rPr>
          <w:rFonts w:cs="Times New Roman"/>
          <w:iCs/>
          <w:color w:val="000000"/>
        </w:rPr>
        <w:t xml:space="preserve">following </w:t>
      </w:r>
      <w:r w:rsidR="00722E04" w:rsidRPr="009A570A">
        <w:rPr>
          <w:rFonts w:cs="Times New Roman"/>
          <w:iCs/>
          <w:color w:val="000000"/>
        </w:rPr>
        <w:t xml:space="preserve">Table. </w:t>
      </w:r>
      <w:r w:rsidR="00CB5B87" w:rsidRPr="009A570A">
        <w:rPr>
          <w:rFonts w:cs="Times New Roman"/>
          <w:iCs/>
          <w:color w:val="000000"/>
        </w:rPr>
        <w:t>Reference</w:t>
      </w:r>
      <w:r w:rsidR="00124157">
        <w:rPr>
          <w:rFonts w:cs="Times New Roman"/>
          <w:iCs/>
          <w:color w:val="000000"/>
        </w:rPr>
        <w:t>s</w:t>
      </w:r>
      <w:r w:rsidR="00CB5B87" w:rsidRPr="009A570A">
        <w:rPr>
          <w:rFonts w:cs="Times New Roman"/>
          <w:iCs/>
          <w:color w:val="000000"/>
        </w:rPr>
        <w:t xml:space="preserve"> of primers previously reported are described in </w:t>
      </w:r>
      <w:r w:rsidR="00124157">
        <w:rPr>
          <w:rFonts w:cs="Times New Roman"/>
          <w:iCs/>
          <w:color w:val="000000"/>
        </w:rPr>
        <w:t xml:space="preserve">the </w:t>
      </w:r>
      <w:r w:rsidR="00CB5B87" w:rsidRPr="009A570A">
        <w:rPr>
          <w:rFonts w:cs="Times New Roman"/>
          <w:iCs/>
          <w:color w:val="000000"/>
        </w:rPr>
        <w:t xml:space="preserve">Reference list. </w:t>
      </w:r>
      <w:r w:rsidR="00722E04" w:rsidRPr="009A570A">
        <w:rPr>
          <w:rFonts w:cs="Times New Roman"/>
          <w:iCs/>
          <w:color w:val="000000"/>
        </w:rPr>
        <w:t>Cycle sequencing was carried out using the BigDye Ter</w:t>
      </w:r>
      <w:r w:rsidR="00722E04" w:rsidRPr="009A570A">
        <w:rPr>
          <w:rFonts w:cs="Times New Roman"/>
          <w:iCs/>
          <w:color w:val="000000"/>
        </w:rPr>
        <w:softHyphen/>
        <w:t xml:space="preserve">minator v3.1 </w:t>
      </w:r>
      <w:r w:rsidR="00E45248" w:rsidRPr="009A570A">
        <w:rPr>
          <w:rFonts w:cs="Times New Roman"/>
          <w:iCs/>
          <w:color w:val="000000"/>
        </w:rPr>
        <w:t>C</w:t>
      </w:r>
      <w:r w:rsidR="00722E04" w:rsidRPr="009A570A">
        <w:rPr>
          <w:rFonts w:cs="Times New Roman"/>
          <w:iCs/>
          <w:color w:val="000000"/>
        </w:rPr>
        <w:t xml:space="preserve">ycle </w:t>
      </w:r>
      <w:r w:rsidR="00E45248" w:rsidRPr="009A570A">
        <w:rPr>
          <w:rFonts w:cs="Times New Roman"/>
          <w:iCs/>
          <w:color w:val="000000"/>
        </w:rPr>
        <w:t>S</w:t>
      </w:r>
      <w:r w:rsidR="00722E04" w:rsidRPr="009A570A">
        <w:rPr>
          <w:rFonts w:cs="Times New Roman"/>
          <w:iCs/>
          <w:color w:val="000000"/>
        </w:rPr>
        <w:t xml:space="preserve">equencing </w:t>
      </w:r>
      <w:r w:rsidR="00E45248" w:rsidRPr="009A570A">
        <w:rPr>
          <w:rFonts w:cs="Times New Roman"/>
          <w:iCs/>
          <w:color w:val="000000"/>
        </w:rPr>
        <w:t>K</w:t>
      </w:r>
      <w:r w:rsidR="00722E04" w:rsidRPr="009A570A">
        <w:rPr>
          <w:rFonts w:cs="Times New Roman"/>
          <w:iCs/>
          <w:color w:val="000000"/>
        </w:rPr>
        <w:t xml:space="preserve">it (Applied Biosystems, Foster City, CA, USA) </w:t>
      </w:r>
      <w:r w:rsidR="00E45248" w:rsidRPr="009A570A">
        <w:rPr>
          <w:rFonts w:cs="Times New Roman"/>
          <w:iCs/>
          <w:color w:val="000000"/>
        </w:rPr>
        <w:t>using the</w:t>
      </w:r>
      <w:r w:rsidR="00722E04" w:rsidRPr="009A570A">
        <w:rPr>
          <w:rFonts w:cs="Times New Roman"/>
          <w:iCs/>
          <w:color w:val="000000"/>
        </w:rPr>
        <w:t xml:space="preserve"> forward </w:t>
      </w:r>
      <w:r w:rsidR="00DD01EA">
        <w:rPr>
          <w:rFonts w:cs="Times New Roman"/>
          <w:iCs/>
          <w:color w:val="000000"/>
        </w:rPr>
        <w:t xml:space="preserve">and reverse </w:t>
      </w:r>
      <w:r w:rsidR="00722E04" w:rsidRPr="009A570A">
        <w:rPr>
          <w:rFonts w:cs="Times New Roman"/>
          <w:iCs/>
          <w:color w:val="000000"/>
        </w:rPr>
        <w:t>PCR primer as a sequencing primer.</w:t>
      </w:r>
    </w:p>
    <w:p w14:paraId="3D540664" w14:textId="72B9FE5A" w:rsidR="00722E04" w:rsidRPr="009A570A" w:rsidRDefault="003D641D" w:rsidP="00722E04">
      <w:pPr>
        <w:pStyle w:val="af1"/>
        <w:spacing w:line="480" w:lineRule="auto"/>
        <w:rPr>
          <w:rStyle w:val="textbold"/>
          <w:rFonts w:eastAsia="Times New Roman"/>
          <w:iCs/>
        </w:rPr>
      </w:pPr>
      <w:r>
        <w:rPr>
          <w:rFonts w:cs="Times New Roman"/>
          <w:iCs/>
          <w:color w:val="000000"/>
        </w:rPr>
        <w:tab/>
      </w:r>
      <w:r w:rsidR="00722E04" w:rsidRPr="009A570A">
        <w:rPr>
          <w:rFonts w:cs="Times New Roman"/>
          <w:i/>
          <w:kern w:val="0"/>
        </w:rPr>
        <w:t>KIAA1549</w:t>
      </w:r>
      <w:r w:rsidR="00722E04" w:rsidRPr="004B6FBB">
        <w:rPr>
          <w:rFonts w:cs="Times New Roman"/>
          <w:i/>
          <w:kern w:val="0"/>
        </w:rPr>
        <w:t>-</w:t>
      </w:r>
      <w:r w:rsidR="00722E04" w:rsidRPr="009A570A">
        <w:rPr>
          <w:rFonts w:cs="Times New Roman"/>
          <w:i/>
          <w:kern w:val="0"/>
        </w:rPr>
        <w:t>BRAF</w:t>
      </w:r>
      <w:r w:rsidR="00722E04" w:rsidRPr="009A570A">
        <w:rPr>
          <w:rFonts w:cs="Times New Roman"/>
          <w:kern w:val="0"/>
        </w:rPr>
        <w:t xml:space="preserve"> fusion gene was detected </w:t>
      </w:r>
      <w:r>
        <w:rPr>
          <w:rFonts w:cs="Times New Roman"/>
          <w:kern w:val="0"/>
        </w:rPr>
        <w:t>using</w:t>
      </w:r>
      <w:r w:rsidR="00722E04" w:rsidRPr="009A570A">
        <w:rPr>
          <w:rFonts w:cs="Times New Roman"/>
          <w:kern w:val="0"/>
        </w:rPr>
        <w:t xml:space="preserve"> RT-PCR. </w:t>
      </w:r>
      <w:r w:rsidR="00722E04" w:rsidRPr="009A570A">
        <w:rPr>
          <w:rFonts w:cs="Times New Roman"/>
          <w:iCs/>
          <w:color w:val="000000"/>
        </w:rPr>
        <w:t xml:space="preserve">Templates were prepared by </w:t>
      </w:r>
      <w:r w:rsidR="00722E04" w:rsidRPr="009A570A">
        <w:rPr>
          <w:rFonts w:cs="Times New Roman"/>
          <w:color w:val="000000"/>
        </w:rPr>
        <w:t>amplifying first</w:t>
      </w:r>
      <w:r>
        <w:rPr>
          <w:rFonts w:cs="Times New Roman"/>
          <w:color w:val="000000"/>
        </w:rPr>
        <w:t>-</w:t>
      </w:r>
      <w:r w:rsidR="00722E04" w:rsidRPr="009A570A">
        <w:rPr>
          <w:rFonts w:cs="Times New Roman"/>
          <w:color w:val="000000"/>
        </w:rPr>
        <w:t xml:space="preserve">strand cDNA using </w:t>
      </w:r>
      <w:r w:rsidR="00722E04" w:rsidRPr="009A570A">
        <w:rPr>
          <w:rStyle w:val="textbold"/>
          <w:rFonts w:eastAsia="Times New Roman"/>
          <w:iCs/>
        </w:rPr>
        <w:t>Premix Taq (</w:t>
      </w:r>
      <w:r w:rsidR="00722E04" w:rsidRPr="009A570A">
        <w:rPr>
          <w:color w:val="000000"/>
        </w:rPr>
        <w:t>Takara, Tokyo, Japan</w:t>
      </w:r>
      <w:r w:rsidR="00722E04" w:rsidRPr="009A570A">
        <w:rPr>
          <w:rStyle w:val="textbold"/>
          <w:rFonts w:eastAsia="Times New Roman"/>
          <w:iCs/>
        </w:rPr>
        <w:t xml:space="preserve">) with </w:t>
      </w:r>
      <w:r w:rsidR="00E45248" w:rsidRPr="009A570A">
        <w:rPr>
          <w:rStyle w:val="textbold"/>
          <w:rFonts w:eastAsia="Times New Roman"/>
          <w:iCs/>
        </w:rPr>
        <w:t xml:space="preserve">the </w:t>
      </w:r>
      <w:r w:rsidR="00722E04" w:rsidRPr="009A570A">
        <w:rPr>
          <w:rStyle w:val="textbold"/>
          <w:rFonts w:eastAsia="Times New Roman"/>
          <w:iCs/>
        </w:rPr>
        <w:t xml:space="preserve">forward primer for exon 15 of </w:t>
      </w:r>
      <w:r w:rsidR="00722E04" w:rsidRPr="00C11BCB">
        <w:rPr>
          <w:rStyle w:val="textbold"/>
          <w:rFonts w:eastAsia="Times New Roman"/>
          <w:i/>
          <w:iCs/>
        </w:rPr>
        <w:t>KIAA1549</w:t>
      </w:r>
      <w:r w:rsidR="00722E04" w:rsidRPr="00C11BCB">
        <w:rPr>
          <w:rStyle w:val="textbold"/>
          <w:rFonts w:eastAsia="Times New Roman"/>
          <w:iCs/>
        </w:rPr>
        <w:t xml:space="preserve"> and</w:t>
      </w:r>
      <w:r w:rsidR="00722E04" w:rsidRPr="009A570A">
        <w:rPr>
          <w:rStyle w:val="textbold"/>
          <w:rFonts w:eastAsia="Times New Roman"/>
          <w:iCs/>
        </w:rPr>
        <w:t xml:space="preserve"> </w:t>
      </w:r>
      <w:r w:rsidR="00E45248" w:rsidRPr="009A570A">
        <w:rPr>
          <w:rStyle w:val="textbold"/>
          <w:rFonts w:eastAsia="Times New Roman"/>
          <w:iCs/>
        </w:rPr>
        <w:t xml:space="preserve">a </w:t>
      </w:r>
      <w:r w:rsidR="00722E04" w:rsidRPr="009A570A">
        <w:rPr>
          <w:rStyle w:val="textbold"/>
          <w:rFonts w:eastAsia="Times New Roman"/>
          <w:iCs/>
        </w:rPr>
        <w:t xml:space="preserve">reverse primer </w:t>
      </w:r>
      <w:r w:rsidR="00E45248" w:rsidRPr="009A570A">
        <w:rPr>
          <w:rStyle w:val="textbold"/>
          <w:rFonts w:eastAsia="Times New Roman"/>
          <w:iCs/>
        </w:rPr>
        <w:t>designed to amplify</w:t>
      </w:r>
      <w:r w:rsidR="00722E04" w:rsidRPr="009A570A">
        <w:rPr>
          <w:rStyle w:val="textbold"/>
          <w:rFonts w:eastAsia="Times New Roman"/>
          <w:iCs/>
        </w:rPr>
        <w:t xml:space="preserve"> exon 11 of </w:t>
      </w:r>
      <w:r w:rsidR="00722E04" w:rsidRPr="009A570A">
        <w:rPr>
          <w:rStyle w:val="textbold"/>
          <w:rFonts w:eastAsia="Times New Roman"/>
          <w:i/>
          <w:iCs/>
        </w:rPr>
        <w:t>BRAF</w:t>
      </w:r>
      <w:r w:rsidR="00A25055" w:rsidRPr="00A25055">
        <w:rPr>
          <w:rStyle w:val="textbold"/>
          <w:rFonts w:eastAsia="Times New Roman"/>
          <w:iCs/>
        </w:rPr>
        <w:t xml:space="preserve"> as previously </w:t>
      </w:r>
      <w:r w:rsidR="00A25055">
        <w:rPr>
          <w:rStyle w:val="textbold"/>
          <w:rFonts w:eastAsia="Times New Roman"/>
          <w:iCs/>
        </w:rPr>
        <w:t>described</w:t>
      </w:r>
      <w:hyperlink w:anchor="_ENREF_2" w:tooltip="Jones, 2008 #14" w:history="1">
        <w:r w:rsidR="00DD01EA">
          <w:rPr>
            <w:rStyle w:val="textbold"/>
            <w:rFonts w:eastAsia="Times New Roman"/>
            <w:iCs/>
          </w:rPr>
          <w:fldChar w:fldCharType="begin">
            <w:fldData xml:space="preserve">PEVuZE5vdGU+PENpdGU+PEF1dGhvcj5Kb25lczwvQXV0aG9yPjxZZWFyPjIwMDg8L1llYXI+PFJl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4NjczLTc8L3BhZ2VzPjx2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</w:fldData>
          </w:fldChar>
        </w:r>
        <w:r w:rsidR="00DD01EA">
          <w:rPr>
            <w:rStyle w:val="textbold"/>
            <w:rFonts w:eastAsia="Times New Roman"/>
            <w:iCs/>
          </w:rPr>
          <w:instrText xml:space="preserve"> ADDIN EN.CITE </w:instrText>
        </w:r>
        <w:r w:rsidR="00DD01EA">
          <w:rPr>
            <w:rStyle w:val="textbold"/>
            <w:rFonts w:eastAsia="Times New Roman"/>
            <w:iCs/>
          </w:rPr>
          <w:fldChar w:fldCharType="begin">
            <w:fldData xml:space="preserve">PEVuZE5vdGU+PENpdGU+PEF1dGhvcj5Kb25lczwvQXV0aG9yPjxZZWFyPjIwMDg8L1llYXI+PFJl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4NjczLTc8L3BhZ2VzPjx2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</w:fldData>
          </w:fldChar>
        </w:r>
        <w:r w:rsidR="00DD01EA">
          <w:rPr>
            <w:rStyle w:val="textbold"/>
            <w:rFonts w:eastAsia="Times New Roman"/>
            <w:iCs/>
          </w:rPr>
          <w:instrText xml:space="preserve"> ADDIN EN.CITE.DATA </w:instrText>
        </w:r>
        <w:r w:rsidR="00DD01EA">
          <w:rPr>
            <w:rStyle w:val="textbold"/>
            <w:rFonts w:eastAsia="Times New Roman"/>
            <w:iCs/>
          </w:rPr>
        </w:r>
        <w:r w:rsidR="00DD01EA">
          <w:rPr>
            <w:rStyle w:val="textbold"/>
            <w:rFonts w:eastAsia="Times New Roman"/>
            <w:iCs/>
          </w:rPr>
          <w:fldChar w:fldCharType="end"/>
        </w:r>
        <w:r w:rsidR="00DD01EA">
          <w:rPr>
            <w:rStyle w:val="textbold"/>
            <w:rFonts w:eastAsia="Times New Roman"/>
            <w:iCs/>
          </w:rPr>
          <w:fldChar w:fldCharType="separate"/>
        </w:r>
        <w:r w:rsidR="00DD01EA" w:rsidRPr="00DD01EA">
          <w:rPr>
            <w:rStyle w:val="textbold"/>
            <w:rFonts w:eastAsia="Times New Roman"/>
            <w:iCs/>
            <w:noProof/>
            <w:vertAlign w:val="superscript"/>
          </w:rPr>
          <w:t>2</w:t>
        </w:r>
        <w:r w:rsidR="00DD01EA">
          <w:rPr>
            <w:rStyle w:val="textbold"/>
            <w:rFonts w:eastAsia="Times New Roman"/>
            <w:iCs/>
          </w:rPr>
          <w:fldChar w:fldCharType="end"/>
        </w:r>
      </w:hyperlink>
      <w:r w:rsidR="00722E04" w:rsidRPr="009A570A">
        <w:rPr>
          <w:rStyle w:val="textbold"/>
          <w:rFonts w:eastAsia="Times New Roman"/>
          <w:iCs/>
        </w:rPr>
        <w:t xml:space="preserve">. </w:t>
      </w:r>
    </w:p>
    <w:p w14:paraId="2BA759EB" w14:textId="19514C22" w:rsidR="004C1F4D" w:rsidRPr="009A570A" w:rsidRDefault="004C1F4D" w:rsidP="00D365C3">
      <w:pPr>
        <w:pStyle w:val="af1"/>
        <w:spacing w:line="480" w:lineRule="auto"/>
        <w:rPr>
          <w:rFonts w:cs="Times New Roman"/>
          <w:color w:val="000000" w:themeColor="text1"/>
        </w:rPr>
      </w:pPr>
    </w:p>
    <w:p w14:paraId="4A98B6CE" w14:textId="2B592F75" w:rsidR="005F790D" w:rsidRPr="009A570A" w:rsidRDefault="00B111A1" w:rsidP="00D365C3">
      <w:pPr>
        <w:pStyle w:val="af1"/>
        <w:spacing w:line="480" w:lineRule="auto"/>
        <w:rPr>
          <w:rFonts w:cs="Times New Roman"/>
          <w:color w:val="000000" w:themeColor="text1"/>
        </w:rPr>
      </w:pPr>
      <w:r w:rsidRPr="009A570A">
        <w:rPr>
          <w:rFonts w:cs="Times New Roman"/>
          <w:color w:val="000000" w:themeColor="text1"/>
        </w:rPr>
        <w:t>List of primers</w:t>
      </w:r>
    </w:p>
    <w:tbl>
      <w:tblPr>
        <w:tblStyle w:val="af4"/>
        <w:tblW w:w="0" w:type="auto"/>
        <w:tblLayout w:type="fixed"/>
        <w:tblLook w:val="04A0" w:firstRow="1" w:lastRow="0" w:firstColumn="1" w:lastColumn="0" w:noHBand="0" w:noVBand="1"/>
      </w:tblPr>
      <w:tblGrid>
        <w:gridCol w:w="2235"/>
        <w:gridCol w:w="2693"/>
        <w:gridCol w:w="4252"/>
      </w:tblGrid>
      <w:tr w:rsidR="00AC5C5A" w:rsidRPr="009A570A" w14:paraId="7859E658" w14:textId="77777777" w:rsidTr="004E25CC">
        <w:tc>
          <w:tcPr>
            <w:tcW w:w="2235" w:type="dxa"/>
            <w:vAlign w:val="center"/>
          </w:tcPr>
          <w:p w14:paraId="7CAA8C9B" w14:textId="77777777" w:rsidR="00AC5C5A" w:rsidRPr="009A570A" w:rsidRDefault="00AC5C5A" w:rsidP="00F65E2E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Target gene</w:t>
            </w:r>
          </w:p>
        </w:tc>
        <w:tc>
          <w:tcPr>
            <w:tcW w:w="2693" w:type="dxa"/>
            <w:vAlign w:val="center"/>
          </w:tcPr>
          <w:p w14:paraId="5EF53A04" w14:textId="692F053A" w:rsidR="00AC5C5A" w:rsidRPr="009A570A" w:rsidRDefault="00AC5C5A" w:rsidP="00112B59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Forward</w:t>
            </w:r>
            <w:r w:rsidR="00112B59">
              <w:rPr>
                <w:rFonts w:cs="Times New Roman"/>
                <w:color w:val="000000" w:themeColor="text1"/>
              </w:rPr>
              <w:t xml:space="preserve"> </w:t>
            </w:r>
            <w:r w:rsidRPr="009A570A">
              <w:rPr>
                <w:rFonts w:cs="Times New Roman"/>
                <w:color w:val="000000" w:themeColor="text1"/>
              </w:rPr>
              <w:t>(F)/Reverse</w:t>
            </w:r>
            <w:r w:rsidR="00112B59">
              <w:rPr>
                <w:rFonts w:cs="Times New Roman"/>
                <w:color w:val="000000" w:themeColor="text1"/>
              </w:rPr>
              <w:t xml:space="preserve"> </w:t>
            </w:r>
            <w:r w:rsidRPr="009A570A">
              <w:rPr>
                <w:rFonts w:cs="Times New Roman"/>
                <w:color w:val="000000" w:themeColor="text1"/>
              </w:rPr>
              <w:t>(R)</w:t>
            </w:r>
          </w:p>
        </w:tc>
        <w:tc>
          <w:tcPr>
            <w:tcW w:w="4252" w:type="dxa"/>
            <w:vAlign w:val="center"/>
          </w:tcPr>
          <w:p w14:paraId="00BF8FDC" w14:textId="4237B029" w:rsidR="00AC5C5A" w:rsidRPr="009A570A" w:rsidRDefault="00AC5C5A" w:rsidP="00112B59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Primer Sequence</w:t>
            </w:r>
            <w:r w:rsidR="00112B59">
              <w:rPr>
                <w:rFonts w:cs="Times New Roman"/>
                <w:color w:val="000000" w:themeColor="text1"/>
              </w:rPr>
              <w:t xml:space="preserve"> </w:t>
            </w:r>
            <w:r w:rsidRPr="009A570A">
              <w:rPr>
                <w:rFonts w:cs="Times New Roman"/>
                <w:color w:val="000000" w:themeColor="text1"/>
              </w:rPr>
              <w:t>(5</w:t>
            </w:r>
            <w:r w:rsidR="00112B59">
              <w:rPr>
                <w:rFonts w:cs="Times New Roman"/>
                <w:color w:val="000000" w:themeColor="text1"/>
              </w:rPr>
              <w:t>′–</w:t>
            </w:r>
            <w:r w:rsidRPr="009A570A">
              <w:rPr>
                <w:rFonts w:cs="Times New Roman"/>
                <w:color w:val="000000" w:themeColor="text1"/>
              </w:rPr>
              <w:t>3</w:t>
            </w:r>
            <w:r w:rsidR="00112B59">
              <w:rPr>
                <w:rFonts w:cs="Times New Roman"/>
                <w:color w:val="000000" w:themeColor="text1"/>
              </w:rPr>
              <w:t>′</w:t>
            </w:r>
            <w:r w:rsidRPr="009A570A">
              <w:rPr>
                <w:rFonts w:cs="Times New Roman"/>
                <w:color w:val="000000" w:themeColor="text1"/>
              </w:rPr>
              <w:t>)</w:t>
            </w:r>
          </w:p>
        </w:tc>
      </w:tr>
      <w:tr w:rsidR="00AC5C5A" w:rsidRPr="009A570A" w14:paraId="00A3D795" w14:textId="77777777" w:rsidTr="004E25CC">
        <w:tc>
          <w:tcPr>
            <w:tcW w:w="2235" w:type="dxa"/>
            <w:vMerge w:val="restart"/>
            <w:vAlign w:val="center"/>
          </w:tcPr>
          <w:p w14:paraId="2BE6A61F" w14:textId="55650A0E" w:rsidR="00AC5C5A" w:rsidRPr="009A570A" w:rsidRDefault="00AC5C5A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i/>
                <w:color w:val="000000" w:themeColor="text1"/>
              </w:rPr>
              <w:t>TERT</w:t>
            </w:r>
            <w:r w:rsidRPr="009A570A">
              <w:rPr>
                <w:rFonts w:cs="Times New Roman"/>
                <w:color w:val="000000" w:themeColor="text1"/>
              </w:rPr>
              <w:t xml:space="preserve"> promoter</w:t>
            </w:r>
          </w:p>
        </w:tc>
        <w:tc>
          <w:tcPr>
            <w:tcW w:w="2693" w:type="dxa"/>
            <w:vAlign w:val="center"/>
          </w:tcPr>
          <w:p w14:paraId="4A7FB952" w14:textId="11D17B0C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F</w:t>
            </w:r>
          </w:p>
        </w:tc>
        <w:tc>
          <w:tcPr>
            <w:tcW w:w="4252" w:type="dxa"/>
            <w:vAlign w:val="center"/>
          </w:tcPr>
          <w:p w14:paraId="20F55243" w14:textId="7B2949DD" w:rsidR="00AC5C5A" w:rsidRPr="009A570A" w:rsidRDefault="00AC5C5A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 w:hint="eastAsia"/>
                <w:color w:val="000000" w:themeColor="text1"/>
              </w:rPr>
              <w:t>GGCCGATTCGACCTCTCT</w:t>
            </w:r>
          </w:p>
        </w:tc>
      </w:tr>
      <w:tr w:rsidR="00AC5C5A" w:rsidRPr="009A570A" w14:paraId="10EE355E" w14:textId="77777777" w:rsidTr="004E25CC">
        <w:trPr>
          <w:trHeight w:val="301"/>
        </w:trPr>
        <w:tc>
          <w:tcPr>
            <w:tcW w:w="2235" w:type="dxa"/>
            <w:vMerge/>
            <w:vAlign w:val="center"/>
          </w:tcPr>
          <w:p w14:paraId="28921D83" w14:textId="77777777" w:rsidR="00AC5C5A" w:rsidRPr="009A570A" w:rsidRDefault="00AC5C5A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</w:p>
        </w:tc>
        <w:tc>
          <w:tcPr>
            <w:tcW w:w="2693" w:type="dxa"/>
            <w:vAlign w:val="center"/>
          </w:tcPr>
          <w:p w14:paraId="0882EEC8" w14:textId="2C6A349B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R</w:t>
            </w:r>
          </w:p>
        </w:tc>
        <w:tc>
          <w:tcPr>
            <w:tcW w:w="4252" w:type="dxa"/>
            <w:vAlign w:val="center"/>
          </w:tcPr>
          <w:p w14:paraId="220F1283" w14:textId="7A0DF3DC" w:rsidR="00AC5C5A" w:rsidRPr="009A570A" w:rsidRDefault="00AC5C5A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 w:hint="eastAsia"/>
                <w:color w:val="000000" w:themeColor="text1"/>
              </w:rPr>
              <w:t>C</w:t>
            </w:r>
            <w:r w:rsidRPr="009A570A">
              <w:rPr>
                <w:rFonts w:cs="Times New Roman"/>
                <w:color w:val="000000" w:themeColor="text1"/>
              </w:rPr>
              <w:t>AGCGCTGCCTGAAACTC</w:t>
            </w:r>
          </w:p>
        </w:tc>
      </w:tr>
      <w:tr w:rsidR="00AC5C5A" w:rsidRPr="009A570A" w14:paraId="74C28D69" w14:textId="77777777" w:rsidTr="004E25CC">
        <w:tc>
          <w:tcPr>
            <w:tcW w:w="2235" w:type="dxa"/>
            <w:vMerge w:val="restart"/>
            <w:vAlign w:val="center"/>
          </w:tcPr>
          <w:p w14:paraId="1D822407" w14:textId="130E9D68" w:rsidR="00AC5C5A" w:rsidRPr="009A570A" w:rsidRDefault="00AC5C5A" w:rsidP="00CA23F7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i/>
                <w:color w:val="000000" w:themeColor="text1"/>
              </w:rPr>
              <w:t>IDH1</w:t>
            </w:r>
            <w:hyperlink w:anchor="_ENREF_2" w:tooltip="Arita, 2013 #1" w:history="1"/>
          </w:p>
        </w:tc>
        <w:tc>
          <w:tcPr>
            <w:tcW w:w="2693" w:type="dxa"/>
            <w:vAlign w:val="center"/>
          </w:tcPr>
          <w:p w14:paraId="24ACE1F5" w14:textId="0170FAF6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F</w:t>
            </w:r>
          </w:p>
        </w:tc>
        <w:tc>
          <w:tcPr>
            <w:tcW w:w="4252" w:type="dxa"/>
            <w:vAlign w:val="center"/>
          </w:tcPr>
          <w:p w14:paraId="17653D70" w14:textId="5629FF8C" w:rsidR="00AC5C5A" w:rsidRPr="009A570A" w:rsidRDefault="00DD01EA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>
              <w:rPr>
                <w:rFonts w:cs="Times New Roman"/>
                <w:color w:val="000000" w:themeColor="text1"/>
              </w:rPr>
              <w:t>TGTGGAAATCACCAAATGGCAC</w:t>
            </w:r>
          </w:p>
        </w:tc>
      </w:tr>
      <w:tr w:rsidR="00AC5C5A" w:rsidRPr="009A570A" w14:paraId="59289A2B" w14:textId="77777777" w:rsidTr="004E25CC">
        <w:trPr>
          <w:trHeight w:val="132"/>
        </w:trPr>
        <w:tc>
          <w:tcPr>
            <w:tcW w:w="2235" w:type="dxa"/>
            <w:vMerge/>
            <w:vAlign w:val="center"/>
          </w:tcPr>
          <w:p w14:paraId="66B7E469" w14:textId="77777777" w:rsidR="00AC5C5A" w:rsidRPr="009A570A" w:rsidRDefault="00AC5C5A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</w:p>
        </w:tc>
        <w:tc>
          <w:tcPr>
            <w:tcW w:w="2693" w:type="dxa"/>
            <w:vAlign w:val="center"/>
          </w:tcPr>
          <w:p w14:paraId="37C2864F" w14:textId="665866A0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R</w:t>
            </w:r>
          </w:p>
        </w:tc>
        <w:tc>
          <w:tcPr>
            <w:tcW w:w="4252" w:type="dxa"/>
            <w:vAlign w:val="center"/>
          </w:tcPr>
          <w:p w14:paraId="3CA74956" w14:textId="644E4966" w:rsidR="00AC5C5A" w:rsidRPr="009A570A" w:rsidRDefault="00DD01EA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>
              <w:rPr>
                <w:rFonts w:cs="Times New Roman"/>
                <w:color w:val="000000" w:themeColor="text1"/>
              </w:rPr>
              <w:t>TACAAGTTGGAAATTTCTGGGC</w:t>
            </w:r>
          </w:p>
        </w:tc>
      </w:tr>
      <w:tr w:rsidR="00AC5C5A" w:rsidRPr="009A570A" w14:paraId="6BC50A39" w14:textId="77777777" w:rsidTr="004E25CC">
        <w:trPr>
          <w:trHeight w:val="236"/>
        </w:trPr>
        <w:tc>
          <w:tcPr>
            <w:tcW w:w="2235" w:type="dxa"/>
            <w:vMerge w:val="restart"/>
            <w:vAlign w:val="center"/>
          </w:tcPr>
          <w:p w14:paraId="05AF3B11" w14:textId="32B95794" w:rsidR="00AC5C5A" w:rsidRPr="009A570A" w:rsidRDefault="00AC5C5A" w:rsidP="00CA23F7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i/>
                <w:color w:val="000000" w:themeColor="text1"/>
              </w:rPr>
              <w:t>IDH2</w:t>
            </w:r>
            <w:hyperlink w:anchor="_ENREF_2" w:tooltip="Arita, 2013 #1" w:history="1"/>
          </w:p>
        </w:tc>
        <w:tc>
          <w:tcPr>
            <w:tcW w:w="2693" w:type="dxa"/>
            <w:vAlign w:val="center"/>
          </w:tcPr>
          <w:p w14:paraId="2E79ADAE" w14:textId="6865F39C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F</w:t>
            </w:r>
          </w:p>
        </w:tc>
        <w:tc>
          <w:tcPr>
            <w:tcW w:w="4252" w:type="dxa"/>
            <w:vAlign w:val="center"/>
          </w:tcPr>
          <w:p w14:paraId="0D08B006" w14:textId="2611EAE4" w:rsidR="00AC5C5A" w:rsidRPr="009A570A" w:rsidRDefault="00DD01EA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>
              <w:rPr>
                <w:rFonts w:cs="Times New Roman"/>
                <w:color w:val="000000" w:themeColor="text1"/>
              </w:rPr>
              <w:t>GGGAGCCCATCATCTGCAAAAA</w:t>
            </w:r>
          </w:p>
        </w:tc>
      </w:tr>
      <w:tr w:rsidR="00AC5C5A" w:rsidRPr="009A570A" w14:paraId="1097B4A3" w14:textId="77777777" w:rsidTr="004E25CC">
        <w:tc>
          <w:tcPr>
            <w:tcW w:w="2235" w:type="dxa"/>
            <w:vMerge/>
            <w:vAlign w:val="center"/>
          </w:tcPr>
          <w:p w14:paraId="0126263F" w14:textId="77777777" w:rsidR="00AC5C5A" w:rsidRPr="009A570A" w:rsidRDefault="00AC5C5A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</w:p>
        </w:tc>
        <w:tc>
          <w:tcPr>
            <w:tcW w:w="2693" w:type="dxa"/>
            <w:vAlign w:val="center"/>
          </w:tcPr>
          <w:p w14:paraId="2F95E3FA" w14:textId="2A3F8F73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R</w:t>
            </w:r>
          </w:p>
        </w:tc>
        <w:tc>
          <w:tcPr>
            <w:tcW w:w="4252" w:type="dxa"/>
            <w:vAlign w:val="center"/>
          </w:tcPr>
          <w:p w14:paraId="2457C44A" w14:textId="6BFFDD24" w:rsidR="00AC5C5A" w:rsidRPr="009A570A" w:rsidRDefault="00DD01EA" w:rsidP="00DD01EA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>
              <w:rPr>
                <w:rFonts w:cs="Times New Roman"/>
                <w:color w:val="000000" w:themeColor="text1"/>
              </w:rPr>
              <w:t>ACAAGAGGATGGC</w:t>
            </w:r>
            <w:bookmarkStart w:id="0" w:name="_GoBack"/>
            <w:bookmarkEnd w:id="0"/>
            <w:r>
              <w:rPr>
                <w:rFonts w:cs="Times New Roman"/>
                <w:color w:val="000000" w:themeColor="text1"/>
              </w:rPr>
              <w:t>TAGGCGA</w:t>
            </w:r>
          </w:p>
        </w:tc>
      </w:tr>
      <w:tr w:rsidR="00AC5C5A" w:rsidRPr="009A570A" w14:paraId="69201BC0" w14:textId="77777777" w:rsidTr="004E25CC">
        <w:tc>
          <w:tcPr>
            <w:tcW w:w="2235" w:type="dxa"/>
            <w:vMerge w:val="restart"/>
            <w:vAlign w:val="center"/>
          </w:tcPr>
          <w:p w14:paraId="26F98EF5" w14:textId="3D7A7C2A" w:rsidR="00AC5C5A" w:rsidRPr="009A570A" w:rsidRDefault="00AC5C5A" w:rsidP="00DD01EA">
            <w:pPr>
              <w:pStyle w:val="af1"/>
              <w:spacing w:line="240" w:lineRule="auto"/>
              <w:rPr>
                <w:rFonts w:cs="Times New Roman"/>
                <w:i/>
                <w:color w:val="000000" w:themeColor="text1"/>
              </w:rPr>
            </w:pPr>
            <w:r w:rsidRPr="009A570A">
              <w:rPr>
                <w:rFonts w:cs="Times New Roman"/>
                <w:i/>
                <w:color w:val="000000" w:themeColor="text1"/>
              </w:rPr>
              <w:t>H3F3A</w:t>
            </w:r>
            <w:hyperlink w:anchor="_ENREF_1" w:tooltip="Aihara, 2014 #39" w:history="1">
              <w:r w:rsidR="00DD01EA" w:rsidRPr="009A570A">
                <w:rPr>
                  <w:rFonts w:cs="Times New Roman"/>
                  <w:i/>
                  <w:color w:val="000000" w:themeColor="text1"/>
                </w:rPr>
                <w:fldChar w:fldCharType="begin">
                  <w:fldData xml:space="preserve">PEVuZE5vdGU+PENpdGU+PEF1dGhvcj5BaWhhcmE8L0F1dGhvcj48WWVhcj4yMDE0PC9ZZWFyPjxS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</w:fldData>
                </w:fldChar>
              </w:r>
              <w:r w:rsidR="00DD01EA" w:rsidRPr="009A570A">
                <w:rPr>
                  <w:rFonts w:cs="Times New Roman"/>
                  <w:i/>
                  <w:color w:val="000000" w:themeColor="text1"/>
                </w:rPr>
                <w:instrText xml:space="preserve"> ADDIN EN.CITE </w:instrText>
              </w:r>
              <w:r w:rsidR="00DD01EA" w:rsidRPr="009A570A">
                <w:rPr>
                  <w:rFonts w:cs="Times New Roman"/>
                  <w:i/>
                  <w:color w:val="000000" w:themeColor="text1"/>
                </w:rPr>
                <w:fldChar w:fldCharType="begin">
                  <w:fldData xml:space="preserve">PEVuZE5vdGU+PENpdGU+PEF1dGhvcj5BaWhhcmE8L0F1dGhvcj48WWVhcj4yMDE0PC9ZZWFyPjxS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</w:fldData>
                </w:fldChar>
              </w:r>
              <w:r w:rsidR="00DD01EA" w:rsidRPr="009A570A">
                <w:rPr>
                  <w:rFonts w:cs="Times New Roman"/>
                  <w:i/>
                  <w:color w:val="000000" w:themeColor="text1"/>
                </w:rPr>
                <w:instrText xml:space="preserve"> ADDIN EN.CITE.DATA </w:instrText>
              </w:r>
              <w:r w:rsidR="00DD01EA" w:rsidRPr="009A570A">
                <w:rPr>
                  <w:rFonts w:cs="Times New Roman"/>
                  <w:i/>
                  <w:color w:val="000000" w:themeColor="text1"/>
                </w:rPr>
              </w:r>
              <w:r w:rsidR="00DD01EA" w:rsidRPr="009A570A">
                <w:rPr>
                  <w:rFonts w:cs="Times New Roman"/>
                  <w:i/>
                  <w:color w:val="000000" w:themeColor="text1"/>
                </w:rPr>
                <w:fldChar w:fldCharType="end"/>
              </w:r>
              <w:r w:rsidR="00DD01EA" w:rsidRPr="009A570A">
                <w:rPr>
                  <w:rFonts w:cs="Times New Roman"/>
                  <w:i/>
                  <w:color w:val="000000" w:themeColor="text1"/>
                </w:rPr>
              </w:r>
              <w:r w:rsidR="00DD01EA" w:rsidRPr="009A570A">
                <w:rPr>
                  <w:rFonts w:cs="Times New Roman"/>
                  <w:i/>
                  <w:color w:val="000000" w:themeColor="text1"/>
                </w:rPr>
                <w:fldChar w:fldCharType="separate"/>
              </w:r>
              <w:r w:rsidR="00DD01EA" w:rsidRPr="009A570A">
                <w:rPr>
                  <w:rFonts w:cs="Times New Roman"/>
                  <w:i/>
                  <w:noProof/>
                  <w:color w:val="000000" w:themeColor="text1"/>
                  <w:vertAlign w:val="superscript"/>
                </w:rPr>
                <w:t>1</w:t>
              </w:r>
              <w:r w:rsidR="00DD01EA" w:rsidRPr="009A570A">
                <w:rPr>
                  <w:rFonts w:cs="Times New Roman"/>
                  <w:i/>
                  <w:color w:val="000000" w:themeColor="text1"/>
                </w:rPr>
                <w:fldChar w:fldCharType="end"/>
              </w:r>
            </w:hyperlink>
          </w:p>
        </w:tc>
        <w:tc>
          <w:tcPr>
            <w:tcW w:w="2693" w:type="dxa"/>
            <w:vAlign w:val="center"/>
          </w:tcPr>
          <w:p w14:paraId="4EEE1A41" w14:textId="636EF835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F</w:t>
            </w:r>
          </w:p>
        </w:tc>
        <w:tc>
          <w:tcPr>
            <w:tcW w:w="4252" w:type="dxa"/>
            <w:vAlign w:val="center"/>
          </w:tcPr>
          <w:p w14:paraId="1F7213DF" w14:textId="706AC2A9" w:rsidR="00AC5C5A" w:rsidRPr="009A570A" w:rsidRDefault="00CB5B87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 w:hint="eastAsia"/>
                <w:color w:val="000000" w:themeColor="text1"/>
              </w:rPr>
              <w:t>TCAATGCTGGTAGGTAAGTAAGGA</w:t>
            </w:r>
          </w:p>
        </w:tc>
      </w:tr>
      <w:tr w:rsidR="00AC5C5A" w:rsidRPr="009A570A" w14:paraId="7212EBE8" w14:textId="77777777" w:rsidTr="004E25CC">
        <w:tc>
          <w:tcPr>
            <w:tcW w:w="2235" w:type="dxa"/>
            <w:vMerge/>
            <w:vAlign w:val="center"/>
          </w:tcPr>
          <w:p w14:paraId="388102CB" w14:textId="77777777" w:rsidR="00AC5C5A" w:rsidRPr="009A570A" w:rsidRDefault="00AC5C5A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</w:p>
        </w:tc>
        <w:tc>
          <w:tcPr>
            <w:tcW w:w="2693" w:type="dxa"/>
            <w:vAlign w:val="center"/>
          </w:tcPr>
          <w:p w14:paraId="4854EEBA" w14:textId="3334E365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R</w:t>
            </w:r>
          </w:p>
        </w:tc>
        <w:tc>
          <w:tcPr>
            <w:tcW w:w="4252" w:type="dxa"/>
            <w:vAlign w:val="center"/>
          </w:tcPr>
          <w:p w14:paraId="7D572C42" w14:textId="4ABAD10B" w:rsidR="00AC5C5A" w:rsidRPr="009A570A" w:rsidRDefault="00CB5B87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 w:hint="eastAsia"/>
                <w:color w:val="000000" w:themeColor="text1"/>
              </w:rPr>
              <w:t>GGTTTCTTCACCCCTCCAGT</w:t>
            </w:r>
          </w:p>
        </w:tc>
      </w:tr>
      <w:tr w:rsidR="00AC5C5A" w:rsidRPr="009A570A" w14:paraId="500C5FA3" w14:textId="77777777" w:rsidTr="004E25CC">
        <w:tc>
          <w:tcPr>
            <w:tcW w:w="2235" w:type="dxa"/>
            <w:vMerge w:val="restart"/>
            <w:vAlign w:val="center"/>
          </w:tcPr>
          <w:p w14:paraId="4E603A56" w14:textId="042462B0" w:rsidR="00AC5C5A" w:rsidRPr="009A570A" w:rsidRDefault="00AC5C5A" w:rsidP="00DD01EA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i/>
                <w:color w:val="000000" w:themeColor="text1"/>
              </w:rPr>
              <w:t>BRAF</w:t>
            </w:r>
            <w:r w:rsidRPr="009A570A">
              <w:rPr>
                <w:rFonts w:cs="Times New Roman"/>
                <w:color w:val="000000" w:themeColor="text1"/>
              </w:rPr>
              <w:t xml:space="preserve"> V600</w:t>
            </w:r>
            <w:hyperlink w:anchor="_ENREF_3" w:tooltip="Lee, 2015 #18" w:history="1">
              <w:r w:rsidR="00DD01EA" w:rsidRPr="009A570A">
                <w:rPr>
                  <w:rFonts w:cs="Times New Roman"/>
                  <w:color w:val="000000" w:themeColor="text1"/>
                </w:rPr>
                <w:fldChar w:fldCharType="begin">
                  <w:fldData xml:space="preserve">PEVuZE5vdGU+PENpdGU+PEF1dGhvcj5MZWU8L0F1dGhvcj48WWVhcj4yMDE1PC9ZZWFyPjxSZWNO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</w:fldData>
                </w:fldChar>
              </w:r>
              <w:r w:rsidR="00DD01EA">
                <w:rPr>
                  <w:rFonts w:cs="Times New Roman"/>
                  <w:color w:val="000000" w:themeColor="text1"/>
                </w:rPr>
                <w:instrText xml:space="preserve"> ADDIN EN.CITE </w:instrText>
              </w:r>
              <w:r w:rsidR="00DD01EA">
                <w:rPr>
                  <w:rFonts w:cs="Times New Roman"/>
                  <w:color w:val="000000" w:themeColor="text1"/>
                </w:rPr>
                <w:fldChar w:fldCharType="begin">
                  <w:fldData xml:space="preserve">PEVuZE5vdGU+PENpdGU+PEF1dGhvcj5MZWU8L0F1dGhvcj48WWVhcj4yMDE1PC9ZZWFyPjxSZWNO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</w:fldData>
                </w:fldChar>
              </w:r>
              <w:r w:rsidR="00DD01EA">
                <w:rPr>
                  <w:rFonts w:cs="Times New Roman"/>
                  <w:color w:val="000000" w:themeColor="text1"/>
                </w:rPr>
                <w:instrText xml:space="preserve"> ADDIN EN.CITE.DATA </w:instrText>
              </w:r>
              <w:r w:rsidR="00DD01EA">
                <w:rPr>
                  <w:rFonts w:cs="Times New Roman"/>
                  <w:color w:val="000000" w:themeColor="text1"/>
                </w:rPr>
              </w:r>
              <w:r w:rsidR="00DD01EA">
                <w:rPr>
                  <w:rFonts w:cs="Times New Roman"/>
                  <w:color w:val="000000" w:themeColor="text1"/>
                </w:rPr>
                <w:fldChar w:fldCharType="end"/>
              </w:r>
              <w:r w:rsidR="00DD01EA" w:rsidRPr="009A570A">
                <w:rPr>
                  <w:rFonts w:cs="Times New Roman"/>
                  <w:color w:val="000000" w:themeColor="text1"/>
                </w:rPr>
                <w:fldChar w:fldCharType="separate"/>
              </w:r>
              <w:r w:rsidR="00DD01EA" w:rsidRPr="009F56AE">
                <w:rPr>
                  <w:rFonts w:cs="Times New Roman"/>
                  <w:noProof/>
                  <w:color w:val="000000" w:themeColor="text1"/>
                  <w:vertAlign w:val="superscript"/>
                </w:rPr>
                <w:t>3</w:t>
              </w:r>
              <w:r w:rsidR="00DD01EA" w:rsidRPr="009A570A">
                <w:rPr>
                  <w:rFonts w:cs="Times New Roman"/>
                  <w:color w:val="000000" w:themeColor="text1"/>
                </w:rPr>
                <w:fldChar w:fldCharType="end"/>
              </w:r>
            </w:hyperlink>
          </w:p>
        </w:tc>
        <w:tc>
          <w:tcPr>
            <w:tcW w:w="2693" w:type="dxa"/>
            <w:vAlign w:val="center"/>
          </w:tcPr>
          <w:p w14:paraId="5CAAD539" w14:textId="0F0460E0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F</w:t>
            </w:r>
          </w:p>
        </w:tc>
        <w:tc>
          <w:tcPr>
            <w:tcW w:w="4252" w:type="dxa"/>
            <w:vAlign w:val="center"/>
          </w:tcPr>
          <w:p w14:paraId="20C2DFB3" w14:textId="1F1AD5D9" w:rsidR="00AC5C5A" w:rsidRPr="009A570A" w:rsidRDefault="00CB5B87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 w:hint="eastAsia"/>
                <w:color w:val="000000" w:themeColor="text1"/>
              </w:rPr>
              <w:t>TGCTTGCTCT</w:t>
            </w:r>
            <w:r w:rsidRPr="009A570A">
              <w:rPr>
                <w:rFonts w:cs="Times New Roman"/>
                <w:color w:val="000000" w:themeColor="text1"/>
              </w:rPr>
              <w:t>GATAGGAAAATG</w:t>
            </w:r>
          </w:p>
        </w:tc>
      </w:tr>
      <w:tr w:rsidR="00AC5C5A" w:rsidRPr="009A570A" w14:paraId="1B910704" w14:textId="77777777" w:rsidTr="004E25CC">
        <w:tc>
          <w:tcPr>
            <w:tcW w:w="2235" w:type="dxa"/>
            <w:vMerge/>
            <w:vAlign w:val="center"/>
          </w:tcPr>
          <w:p w14:paraId="4EAB2EBE" w14:textId="77777777" w:rsidR="00AC5C5A" w:rsidRPr="009A570A" w:rsidRDefault="00AC5C5A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</w:p>
        </w:tc>
        <w:tc>
          <w:tcPr>
            <w:tcW w:w="2693" w:type="dxa"/>
            <w:vAlign w:val="center"/>
          </w:tcPr>
          <w:p w14:paraId="182D0B7D" w14:textId="36053A48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R</w:t>
            </w:r>
          </w:p>
        </w:tc>
        <w:tc>
          <w:tcPr>
            <w:tcW w:w="4252" w:type="dxa"/>
            <w:vAlign w:val="center"/>
          </w:tcPr>
          <w:p w14:paraId="131E736F" w14:textId="638A9ACE" w:rsidR="00AC5C5A" w:rsidRPr="009A570A" w:rsidRDefault="00CB5B87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 w:hint="eastAsia"/>
                <w:color w:val="000000" w:themeColor="text1"/>
              </w:rPr>
              <w:t>TGATGGGACCCACTCCAT</w:t>
            </w:r>
          </w:p>
        </w:tc>
      </w:tr>
      <w:tr w:rsidR="00AC5C5A" w:rsidRPr="009A570A" w14:paraId="7517352A" w14:textId="77777777" w:rsidTr="004E25CC">
        <w:tc>
          <w:tcPr>
            <w:tcW w:w="2235" w:type="dxa"/>
            <w:vAlign w:val="center"/>
          </w:tcPr>
          <w:p w14:paraId="3A1D4D11" w14:textId="7D035C69" w:rsidR="00AC5C5A" w:rsidRPr="009A570A" w:rsidRDefault="00AC5C5A" w:rsidP="00DD01EA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i/>
                <w:color w:val="000000" w:themeColor="text1"/>
              </w:rPr>
              <w:t>KIAA1549</w:t>
            </w:r>
            <w:r w:rsidRPr="009A570A">
              <w:rPr>
                <w:rFonts w:cs="Times New Roman"/>
                <w:color w:val="000000" w:themeColor="text1"/>
              </w:rPr>
              <w:t xml:space="preserve"> ex</w:t>
            </w:r>
            <w:r w:rsidR="00CB5B87" w:rsidRPr="009A570A">
              <w:rPr>
                <w:rFonts w:cs="Times New Roman"/>
                <w:color w:val="000000" w:themeColor="text1"/>
              </w:rPr>
              <w:t>on</w:t>
            </w:r>
            <w:r w:rsidRPr="009A570A">
              <w:rPr>
                <w:rFonts w:cs="Times New Roman"/>
                <w:color w:val="000000" w:themeColor="text1"/>
              </w:rPr>
              <w:t>15</w:t>
            </w:r>
            <w:hyperlink w:anchor="_ENREF_2" w:tooltip="Jones, 2008 #14" w:history="1">
              <w:r w:rsidR="00DD01EA" w:rsidRPr="009A570A">
                <w:rPr>
                  <w:rFonts w:cs="Times New Roman"/>
                  <w:color w:val="000000" w:themeColor="text1"/>
                </w:rPr>
                <w:fldChar w:fldCharType="begin">
                  <w:fldData xml:space="preserve">PEVuZE5vdGU+PENpdGU+PEF1dGhvcj5Kb25lczwvQXV0aG9yPjxZZWFyPjIwMDg8L1llYXI+PFJl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4NjczLTc8L3BhZ2VzPjx2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</w:fldData>
                </w:fldChar>
              </w:r>
              <w:r w:rsidR="00DD01EA">
                <w:rPr>
                  <w:rFonts w:cs="Times New Roman"/>
                  <w:color w:val="000000" w:themeColor="text1"/>
                </w:rPr>
                <w:instrText xml:space="preserve"> ADDIN EN.CITE </w:instrText>
              </w:r>
              <w:r w:rsidR="00DD01EA">
                <w:rPr>
                  <w:rFonts w:cs="Times New Roman"/>
                  <w:color w:val="000000" w:themeColor="text1"/>
                </w:rPr>
                <w:fldChar w:fldCharType="begin">
                  <w:fldData xml:space="preserve">PEVuZE5vdGU+PENpdGU+PEF1dGhvcj5Kb25lczwvQXV0aG9yPjxZZWFyPjIwMDg8L1llYXI+PFJl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4NjczLTc8L3BhZ2VzPjx2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</w:fldData>
                </w:fldChar>
              </w:r>
              <w:r w:rsidR="00DD01EA">
                <w:rPr>
                  <w:rFonts w:cs="Times New Roman"/>
                  <w:color w:val="000000" w:themeColor="text1"/>
                </w:rPr>
                <w:instrText xml:space="preserve"> ADDIN EN.CITE.DATA </w:instrText>
              </w:r>
              <w:r w:rsidR="00DD01EA">
                <w:rPr>
                  <w:rFonts w:cs="Times New Roman"/>
                  <w:color w:val="000000" w:themeColor="text1"/>
                </w:rPr>
              </w:r>
              <w:r w:rsidR="00DD01EA">
                <w:rPr>
                  <w:rFonts w:cs="Times New Roman"/>
                  <w:color w:val="000000" w:themeColor="text1"/>
                </w:rPr>
                <w:fldChar w:fldCharType="end"/>
              </w:r>
              <w:r w:rsidR="00DD01EA" w:rsidRPr="009A570A">
                <w:rPr>
                  <w:rFonts w:cs="Times New Roman"/>
                  <w:color w:val="000000" w:themeColor="text1"/>
                </w:rPr>
                <w:fldChar w:fldCharType="separate"/>
              </w:r>
              <w:r w:rsidR="00DD01EA" w:rsidRPr="009F56AE">
                <w:rPr>
                  <w:rFonts w:cs="Times New Roman"/>
                  <w:noProof/>
                  <w:color w:val="000000" w:themeColor="text1"/>
                  <w:vertAlign w:val="superscript"/>
                </w:rPr>
                <w:t>2</w:t>
              </w:r>
              <w:r w:rsidR="00DD01EA" w:rsidRPr="009A570A">
                <w:rPr>
                  <w:rFonts w:cs="Times New Roman"/>
                  <w:color w:val="000000" w:themeColor="text1"/>
                </w:rPr>
                <w:fldChar w:fldCharType="end"/>
              </w:r>
            </w:hyperlink>
          </w:p>
        </w:tc>
        <w:tc>
          <w:tcPr>
            <w:tcW w:w="2693" w:type="dxa"/>
            <w:vAlign w:val="center"/>
          </w:tcPr>
          <w:p w14:paraId="11226A42" w14:textId="0199ABE2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F</w:t>
            </w:r>
          </w:p>
        </w:tc>
        <w:tc>
          <w:tcPr>
            <w:tcW w:w="4252" w:type="dxa"/>
            <w:vAlign w:val="center"/>
          </w:tcPr>
          <w:p w14:paraId="70531AB9" w14:textId="004A13E7" w:rsidR="00AC5C5A" w:rsidRPr="009A570A" w:rsidRDefault="00AC5C5A" w:rsidP="005F790D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sz w:val="23"/>
                <w:szCs w:val="23"/>
              </w:rPr>
              <w:t>CGGAAACACCAGGTCAACGG</w:t>
            </w:r>
          </w:p>
        </w:tc>
      </w:tr>
      <w:tr w:rsidR="00AC5C5A" w:rsidRPr="009A570A" w14:paraId="547D1269" w14:textId="77777777" w:rsidTr="004E25CC">
        <w:trPr>
          <w:trHeight w:val="147"/>
        </w:trPr>
        <w:tc>
          <w:tcPr>
            <w:tcW w:w="2235" w:type="dxa"/>
            <w:vAlign w:val="center"/>
          </w:tcPr>
          <w:p w14:paraId="450EB1B1" w14:textId="493A7C1D" w:rsidR="00AC5C5A" w:rsidRPr="009A570A" w:rsidRDefault="00AC5C5A" w:rsidP="00DD01EA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i/>
                <w:color w:val="000000" w:themeColor="text1"/>
              </w:rPr>
              <w:t>BRAF</w:t>
            </w:r>
            <w:r w:rsidRPr="009A570A">
              <w:rPr>
                <w:rFonts w:cs="Times New Roman"/>
                <w:color w:val="000000" w:themeColor="text1"/>
              </w:rPr>
              <w:t xml:space="preserve"> ex</w:t>
            </w:r>
            <w:r w:rsidR="00CB5B87" w:rsidRPr="009A570A">
              <w:rPr>
                <w:rFonts w:cs="Times New Roman"/>
                <w:color w:val="000000" w:themeColor="text1"/>
              </w:rPr>
              <w:t>on</w:t>
            </w:r>
            <w:r w:rsidRPr="009A570A">
              <w:rPr>
                <w:rFonts w:cs="Times New Roman"/>
                <w:color w:val="000000" w:themeColor="text1"/>
              </w:rPr>
              <w:t>11</w:t>
            </w:r>
            <w:hyperlink w:anchor="_ENREF_2" w:tooltip="Jones, 2008 #14" w:history="1">
              <w:r w:rsidR="00DD01EA" w:rsidRPr="009A570A">
                <w:rPr>
                  <w:rFonts w:cs="Times New Roman"/>
                  <w:color w:val="000000" w:themeColor="text1"/>
                </w:rPr>
                <w:fldChar w:fldCharType="begin">
                  <w:fldData xml:space="preserve">PEVuZE5vdGU+PENpdGU+PEF1dGhvcj5Kb25lczwvQXV0aG9yPjxZZWFyPjIwMDg8L1llYXI+PFJl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4NjczLTc8L3BhZ2VzPjx2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</w:fldData>
                </w:fldChar>
              </w:r>
              <w:r w:rsidR="00DD01EA">
                <w:rPr>
                  <w:rFonts w:cs="Times New Roman"/>
                  <w:color w:val="000000" w:themeColor="text1"/>
                </w:rPr>
                <w:instrText xml:space="preserve"> ADDIN EN.CITE </w:instrText>
              </w:r>
              <w:r w:rsidR="00DD01EA">
                <w:rPr>
                  <w:rFonts w:cs="Times New Roman"/>
                  <w:color w:val="000000" w:themeColor="text1"/>
                </w:rPr>
                <w:fldChar w:fldCharType="begin">
                  <w:fldData xml:space="preserve">PEVuZE5vdGU+PENpdGU+PEF1dGhvcj5Kb25lczwvQXV0aG9yPjxZZWFyPjIwMDg8L1llYXI+PFJl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4NjczLTc8L3BhZ2VzPjx2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</w:fldData>
                </w:fldChar>
              </w:r>
              <w:r w:rsidR="00DD01EA">
                <w:rPr>
                  <w:rFonts w:cs="Times New Roman"/>
                  <w:color w:val="000000" w:themeColor="text1"/>
                </w:rPr>
                <w:instrText xml:space="preserve"> ADDIN EN.CITE.DATA </w:instrText>
              </w:r>
              <w:r w:rsidR="00DD01EA">
                <w:rPr>
                  <w:rFonts w:cs="Times New Roman"/>
                  <w:color w:val="000000" w:themeColor="text1"/>
                </w:rPr>
              </w:r>
              <w:r w:rsidR="00DD01EA">
                <w:rPr>
                  <w:rFonts w:cs="Times New Roman"/>
                  <w:color w:val="000000" w:themeColor="text1"/>
                </w:rPr>
                <w:fldChar w:fldCharType="end"/>
              </w:r>
              <w:r w:rsidR="00DD01EA" w:rsidRPr="009A570A">
                <w:rPr>
                  <w:rFonts w:cs="Times New Roman"/>
                  <w:color w:val="000000" w:themeColor="text1"/>
                </w:rPr>
                <w:fldChar w:fldCharType="separate"/>
              </w:r>
              <w:r w:rsidR="00DD01EA" w:rsidRPr="009F56AE">
                <w:rPr>
                  <w:rFonts w:cs="Times New Roman"/>
                  <w:noProof/>
                  <w:color w:val="000000" w:themeColor="text1"/>
                  <w:vertAlign w:val="superscript"/>
                </w:rPr>
                <w:t>2</w:t>
              </w:r>
              <w:r w:rsidR="00DD01EA" w:rsidRPr="009A570A">
                <w:rPr>
                  <w:rFonts w:cs="Times New Roman"/>
                  <w:color w:val="000000" w:themeColor="text1"/>
                </w:rPr>
                <w:fldChar w:fldCharType="end"/>
              </w:r>
            </w:hyperlink>
          </w:p>
        </w:tc>
        <w:tc>
          <w:tcPr>
            <w:tcW w:w="2693" w:type="dxa"/>
            <w:vAlign w:val="center"/>
          </w:tcPr>
          <w:p w14:paraId="5FC3BADA" w14:textId="7F63BAC4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R</w:t>
            </w:r>
          </w:p>
        </w:tc>
        <w:tc>
          <w:tcPr>
            <w:tcW w:w="4252" w:type="dxa"/>
            <w:vAlign w:val="center"/>
          </w:tcPr>
          <w:p w14:paraId="72E41815" w14:textId="13591FA7" w:rsidR="00AC5C5A" w:rsidRPr="009A570A" w:rsidRDefault="00AC5C5A" w:rsidP="00AC5C5A">
            <w:pPr>
              <w:pStyle w:val="Default0"/>
            </w:pPr>
            <w:r w:rsidRPr="009A570A">
              <w:rPr>
                <w:sz w:val="23"/>
                <w:szCs w:val="23"/>
              </w:rPr>
              <w:t>GTTCCAAATGATCCAGATCCAATTC</w:t>
            </w:r>
          </w:p>
        </w:tc>
      </w:tr>
      <w:tr w:rsidR="00AC5C5A" w:rsidRPr="009A570A" w14:paraId="44DB0E6F" w14:textId="77777777" w:rsidTr="004E25CC">
        <w:tc>
          <w:tcPr>
            <w:tcW w:w="2235" w:type="dxa"/>
            <w:vAlign w:val="center"/>
          </w:tcPr>
          <w:p w14:paraId="74DC6F3A" w14:textId="138583B0" w:rsidR="00AC5C5A" w:rsidRPr="009A570A" w:rsidRDefault="00AC5C5A" w:rsidP="00DD01EA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i/>
                <w:color w:val="000000" w:themeColor="text1"/>
              </w:rPr>
              <w:t>BRAF</w:t>
            </w:r>
            <w:r w:rsidRPr="009A570A">
              <w:rPr>
                <w:rFonts w:cs="Times New Roman"/>
                <w:color w:val="000000" w:themeColor="text1"/>
              </w:rPr>
              <w:t xml:space="preserve"> ex</w:t>
            </w:r>
            <w:r w:rsidR="00CB5B87" w:rsidRPr="009A570A">
              <w:rPr>
                <w:rFonts w:cs="Times New Roman"/>
                <w:color w:val="000000" w:themeColor="text1"/>
              </w:rPr>
              <w:t>on</w:t>
            </w:r>
            <w:r w:rsidRPr="009A570A">
              <w:rPr>
                <w:rFonts w:cs="Times New Roman"/>
                <w:color w:val="000000" w:themeColor="text1"/>
              </w:rPr>
              <w:t>6</w:t>
            </w:r>
            <w:hyperlink w:anchor="_ENREF_2" w:tooltip="Jones, 2008 #14" w:history="1">
              <w:r w:rsidR="00DD01EA" w:rsidRPr="009A570A">
                <w:rPr>
                  <w:rFonts w:cs="Times New Roman"/>
                  <w:color w:val="000000" w:themeColor="text1"/>
                </w:rPr>
                <w:fldChar w:fldCharType="begin">
                  <w:fldData xml:space="preserve">PEVuZE5vdGU+PENpdGU+PEF1dGhvcj5Kb25lczwvQXV0aG9yPjxZZWFyPjIwMDg8L1llYXI+PFJl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4NjczLTc8L3BhZ2VzPjx2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</w:fldData>
                </w:fldChar>
              </w:r>
              <w:r w:rsidR="00DD01EA">
                <w:rPr>
                  <w:rFonts w:cs="Times New Roman"/>
                  <w:color w:val="000000" w:themeColor="text1"/>
                </w:rPr>
                <w:instrText xml:space="preserve"> ADDIN EN.CITE </w:instrText>
              </w:r>
              <w:r w:rsidR="00DD01EA">
                <w:rPr>
                  <w:rFonts w:cs="Times New Roman"/>
                  <w:color w:val="000000" w:themeColor="text1"/>
                </w:rPr>
                <w:fldChar w:fldCharType="begin">
                  <w:fldData xml:space="preserve">PEVuZE5vdGU+PENpdGU+PEF1dGhvcj5Kb25lczwvQXV0aG9yPjxZZWFyPjIwMDg8L1llYXI+PFJl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4NjczLTc8L3BhZ2VzPjx2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</w:fldData>
                </w:fldChar>
              </w:r>
              <w:r w:rsidR="00DD01EA">
                <w:rPr>
                  <w:rFonts w:cs="Times New Roman"/>
                  <w:color w:val="000000" w:themeColor="text1"/>
                </w:rPr>
                <w:instrText xml:space="preserve"> ADDIN EN.CITE.DATA </w:instrText>
              </w:r>
              <w:r w:rsidR="00DD01EA">
                <w:rPr>
                  <w:rFonts w:cs="Times New Roman"/>
                  <w:color w:val="000000" w:themeColor="text1"/>
                </w:rPr>
              </w:r>
              <w:r w:rsidR="00DD01EA">
                <w:rPr>
                  <w:rFonts w:cs="Times New Roman"/>
                  <w:color w:val="000000" w:themeColor="text1"/>
                </w:rPr>
                <w:fldChar w:fldCharType="end"/>
              </w:r>
              <w:r w:rsidR="00DD01EA" w:rsidRPr="009A570A">
                <w:rPr>
                  <w:rFonts w:cs="Times New Roman"/>
                  <w:color w:val="000000" w:themeColor="text1"/>
                </w:rPr>
                <w:fldChar w:fldCharType="separate"/>
              </w:r>
              <w:r w:rsidR="00DD01EA" w:rsidRPr="009F56AE">
                <w:rPr>
                  <w:rFonts w:cs="Times New Roman"/>
                  <w:noProof/>
                  <w:color w:val="000000" w:themeColor="text1"/>
                  <w:vertAlign w:val="superscript"/>
                </w:rPr>
                <w:t>2</w:t>
              </w:r>
              <w:r w:rsidR="00DD01EA" w:rsidRPr="009A570A">
                <w:rPr>
                  <w:rFonts w:cs="Times New Roman"/>
                  <w:color w:val="000000" w:themeColor="text1"/>
                </w:rPr>
                <w:fldChar w:fldCharType="end"/>
              </w:r>
            </w:hyperlink>
            <w:hyperlink w:anchor="_ENREF_1" w:tooltip="Arita, 2013 #1" w:history="1"/>
          </w:p>
        </w:tc>
        <w:tc>
          <w:tcPr>
            <w:tcW w:w="2693" w:type="dxa"/>
            <w:vAlign w:val="center"/>
          </w:tcPr>
          <w:p w14:paraId="47A3EDF2" w14:textId="3000DDDA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F</w:t>
            </w:r>
          </w:p>
        </w:tc>
        <w:tc>
          <w:tcPr>
            <w:tcW w:w="4252" w:type="dxa"/>
            <w:vAlign w:val="center"/>
          </w:tcPr>
          <w:p w14:paraId="76EC29B6" w14:textId="76F6A4CF" w:rsidR="00AC5C5A" w:rsidRPr="009A570A" w:rsidRDefault="00AC5C5A" w:rsidP="00AC5C5A">
            <w:pPr>
              <w:pStyle w:val="Default0"/>
            </w:pPr>
            <w:r w:rsidRPr="009A570A">
              <w:rPr>
                <w:sz w:val="23"/>
                <w:szCs w:val="23"/>
              </w:rPr>
              <w:t>TTGTGACTTTTGTCGAAAGCTGC</w:t>
            </w:r>
          </w:p>
        </w:tc>
      </w:tr>
      <w:tr w:rsidR="00AC5C5A" w:rsidRPr="009A570A" w14:paraId="11B02051" w14:textId="77777777" w:rsidTr="004E25CC">
        <w:tc>
          <w:tcPr>
            <w:tcW w:w="2235" w:type="dxa"/>
            <w:vAlign w:val="center"/>
          </w:tcPr>
          <w:p w14:paraId="5946232E" w14:textId="77F5ED75" w:rsidR="00AC5C5A" w:rsidRPr="009A570A" w:rsidRDefault="00AC5C5A" w:rsidP="00DD01EA">
            <w:pPr>
              <w:pStyle w:val="af1"/>
              <w:spacing w:line="240" w:lineRule="auto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i/>
                <w:color w:val="000000" w:themeColor="text1"/>
              </w:rPr>
              <w:t>BRAF</w:t>
            </w:r>
            <w:r w:rsidRPr="009A570A">
              <w:rPr>
                <w:rFonts w:cs="Times New Roman"/>
                <w:color w:val="000000" w:themeColor="text1"/>
              </w:rPr>
              <w:t xml:space="preserve"> ex</w:t>
            </w:r>
            <w:r w:rsidR="00CB5B87" w:rsidRPr="009A570A">
              <w:rPr>
                <w:rFonts w:cs="Times New Roman"/>
                <w:color w:val="000000" w:themeColor="text1"/>
              </w:rPr>
              <w:t>on</w:t>
            </w:r>
            <w:r w:rsidRPr="009A570A">
              <w:rPr>
                <w:rFonts w:cs="Times New Roman"/>
                <w:color w:val="000000" w:themeColor="text1"/>
              </w:rPr>
              <w:t>7</w:t>
            </w:r>
            <w:hyperlink w:anchor="_ENREF_2" w:tooltip="Jones, 2008 #14" w:history="1">
              <w:r w:rsidR="00DD01EA" w:rsidRPr="009A570A">
                <w:rPr>
                  <w:rFonts w:cs="Times New Roman"/>
                  <w:color w:val="000000" w:themeColor="text1"/>
                </w:rPr>
                <w:fldChar w:fldCharType="begin">
                  <w:fldData xml:space="preserve">PEVuZE5vdGU+PENpdGU+PEF1dGhvcj5Kb25lczwvQXV0aG9yPjxZZWFyPjIwMDg8L1llYXI+PFJl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4NjczLTc8L3BhZ2VzPjx2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</w:fldData>
                </w:fldChar>
              </w:r>
              <w:r w:rsidR="00DD01EA">
                <w:rPr>
                  <w:rFonts w:cs="Times New Roman"/>
                  <w:color w:val="000000" w:themeColor="text1"/>
                </w:rPr>
                <w:instrText xml:space="preserve"> ADDIN EN.CITE </w:instrText>
              </w:r>
              <w:r w:rsidR="00DD01EA">
                <w:rPr>
                  <w:rFonts w:cs="Times New Roman"/>
                  <w:color w:val="000000" w:themeColor="text1"/>
                </w:rPr>
                <w:fldChar w:fldCharType="begin">
                  <w:fldData xml:space="preserve">PEVuZE5vdGU+PENpdGU+PEF1dGhvcj5Kb25lczwvQXV0aG9yPjxZZWFyPjIwMDg8L1llYXI+PFJl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4NjczLTc8L3BhZ2VzPjx2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</w:fldData>
                </w:fldChar>
              </w:r>
              <w:r w:rsidR="00DD01EA">
                <w:rPr>
                  <w:rFonts w:cs="Times New Roman"/>
                  <w:color w:val="000000" w:themeColor="text1"/>
                </w:rPr>
                <w:instrText xml:space="preserve"> ADDIN EN.CITE.DATA </w:instrText>
              </w:r>
              <w:r w:rsidR="00DD01EA">
                <w:rPr>
                  <w:rFonts w:cs="Times New Roman"/>
                  <w:color w:val="000000" w:themeColor="text1"/>
                </w:rPr>
              </w:r>
              <w:r w:rsidR="00DD01EA">
                <w:rPr>
                  <w:rFonts w:cs="Times New Roman"/>
                  <w:color w:val="000000" w:themeColor="text1"/>
                </w:rPr>
                <w:fldChar w:fldCharType="end"/>
              </w:r>
              <w:r w:rsidR="00DD01EA" w:rsidRPr="009A570A">
                <w:rPr>
                  <w:rFonts w:cs="Times New Roman"/>
                  <w:color w:val="000000" w:themeColor="text1"/>
                </w:rPr>
                <w:fldChar w:fldCharType="separate"/>
              </w:r>
              <w:r w:rsidR="00DD01EA" w:rsidRPr="009F56AE">
                <w:rPr>
                  <w:rFonts w:cs="Times New Roman"/>
                  <w:noProof/>
                  <w:color w:val="000000" w:themeColor="text1"/>
                  <w:vertAlign w:val="superscript"/>
                </w:rPr>
                <w:t>2</w:t>
              </w:r>
              <w:r w:rsidR="00DD01EA" w:rsidRPr="009A570A">
                <w:rPr>
                  <w:rFonts w:cs="Times New Roman"/>
                  <w:color w:val="000000" w:themeColor="text1"/>
                </w:rPr>
                <w:fldChar w:fldCharType="end"/>
              </w:r>
            </w:hyperlink>
          </w:p>
        </w:tc>
        <w:tc>
          <w:tcPr>
            <w:tcW w:w="2693" w:type="dxa"/>
            <w:vAlign w:val="center"/>
          </w:tcPr>
          <w:p w14:paraId="72C08D99" w14:textId="2C4BC1BF" w:rsidR="00AC5C5A" w:rsidRPr="009A570A" w:rsidRDefault="00AC5C5A" w:rsidP="005F790D">
            <w:pPr>
              <w:pStyle w:val="af1"/>
              <w:spacing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9A570A">
              <w:rPr>
                <w:rFonts w:cs="Times New Roman"/>
                <w:color w:val="000000" w:themeColor="text1"/>
              </w:rPr>
              <w:t>R</w:t>
            </w:r>
          </w:p>
        </w:tc>
        <w:tc>
          <w:tcPr>
            <w:tcW w:w="4252" w:type="dxa"/>
            <w:vAlign w:val="center"/>
          </w:tcPr>
          <w:p w14:paraId="60052A61" w14:textId="7F3FC657" w:rsidR="00AC5C5A" w:rsidRPr="009A570A" w:rsidRDefault="00AC5C5A" w:rsidP="00AC5C5A">
            <w:pPr>
              <w:pStyle w:val="Default0"/>
            </w:pPr>
            <w:r w:rsidRPr="009A570A">
              <w:rPr>
                <w:sz w:val="23"/>
                <w:szCs w:val="23"/>
              </w:rPr>
              <w:t>AAGGGGATGATCCAGATGTTAGG</w:t>
            </w:r>
          </w:p>
        </w:tc>
      </w:tr>
    </w:tbl>
    <w:p w14:paraId="724C941A" w14:textId="77777777" w:rsidR="00AC5C5A" w:rsidRPr="009A570A" w:rsidRDefault="00AC5C5A" w:rsidP="00D365C3">
      <w:pPr>
        <w:pStyle w:val="af1"/>
        <w:spacing w:line="480" w:lineRule="auto"/>
        <w:rPr>
          <w:rFonts w:cs="Times New Roman"/>
          <w:color w:val="000000" w:themeColor="text1"/>
        </w:rPr>
      </w:pPr>
    </w:p>
    <w:p w14:paraId="22F93617" w14:textId="4AC8A341" w:rsidR="00AC5C5A" w:rsidRPr="009A570A" w:rsidRDefault="004E25CC" w:rsidP="00D365C3">
      <w:pPr>
        <w:pStyle w:val="af1"/>
        <w:spacing w:line="480" w:lineRule="auto"/>
        <w:rPr>
          <w:rFonts w:cs="Times New Roman"/>
          <w:color w:val="000000" w:themeColor="text1"/>
        </w:rPr>
      </w:pPr>
      <w:r w:rsidRPr="009A570A">
        <w:rPr>
          <w:rFonts w:cs="Times New Roman"/>
          <w:color w:val="000000" w:themeColor="text1"/>
        </w:rPr>
        <w:t>Reference</w:t>
      </w:r>
      <w:r w:rsidR="00CB5B87" w:rsidRPr="009A570A">
        <w:rPr>
          <w:rFonts w:cs="Times New Roman" w:hint="eastAsia"/>
          <w:color w:val="000000" w:themeColor="text1"/>
        </w:rPr>
        <w:t xml:space="preserve"> list</w:t>
      </w:r>
    </w:p>
    <w:p w14:paraId="48E04787" w14:textId="77777777" w:rsidR="00DD01EA" w:rsidRPr="00DD01EA" w:rsidRDefault="00AC5C5A" w:rsidP="00DD01EA">
      <w:pPr>
        <w:pStyle w:val="EndNoteBibliography"/>
        <w:spacing w:after="0"/>
        <w:ind w:left="720" w:hanging="720"/>
        <w:rPr>
          <w:noProof/>
        </w:rPr>
      </w:pPr>
      <w:r w:rsidRPr="009A570A">
        <w:rPr>
          <w:color w:val="000000" w:themeColor="text1"/>
        </w:rPr>
        <w:lastRenderedPageBreak/>
        <w:fldChar w:fldCharType="begin"/>
      </w:r>
      <w:r w:rsidRPr="009A570A">
        <w:rPr>
          <w:color w:val="000000" w:themeColor="text1"/>
        </w:rPr>
        <w:instrText xml:space="preserve"> ADDIN EN.REFLIST </w:instrText>
      </w:r>
      <w:r w:rsidRPr="009A570A">
        <w:rPr>
          <w:color w:val="000000" w:themeColor="text1"/>
        </w:rPr>
        <w:fldChar w:fldCharType="separate"/>
      </w:r>
      <w:bookmarkStart w:id="1" w:name="_ENREF_1"/>
      <w:r w:rsidR="00DD01EA" w:rsidRPr="00DD01EA">
        <w:rPr>
          <w:noProof/>
        </w:rPr>
        <w:t>1.</w:t>
      </w:r>
      <w:r w:rsidR="00DD01EA" w:rsidRPr="00DD01EA">
        <w:rPr>
          <w:noProof/>
        </w:rPr>
        <w:tab/>
        <w:t xml:space="preserve">Aihara K, Mukasa A, Gotoh K, Saito K, Nagae G, Tsuji S, et al: H3F3A K27M mutations in thalamic gliomas from young adult patients. </w:t>
      </w:r>
      <w:r w:rsidR="00DD01EA" w:rsidRPr="00DD01EA">
        <w:rPr>
          <w:b/>
          <w:noProof/>
        </w:rPr>
        <w:t>Neuro Oncol 16:</w:t>
      </w:r>
      <w:r w:rsidR="00DD01EA" w:rsidRPr="00DD01EA">
        <w:rPr>
          <w:noProof/>
        </w:rPr>
        <w:t>140-146, 2014</w:t>
      </w:r>
      <w:bookmarkEnd w:id="1"/>
    </w:p>
    <w:p w14:paraId="01C1A736" w14:textId="77777777" w:rsidR="00DD01EA" w:rsidRPr="00DD01EA" w:rsidRDefault="00DD01EA" w:rsidP="00DD01EA">
      <w:pPr>
        <w:pStyle w:val="EndNoteBibliography"/>
        <w:spacing w:after="0"/>
        <w:ind w:left="720" w:hanging="720"/>
        <w:rPr>
          <w:noProof/>
        </w:rPr>
      </w:pPr>
      <w:bookmarkStart w:id="2" w:name="_ENREF_2"/>
      <w:r w:rsidRPr="00DD01EA">
        <w:rPr>
          <w:noProof/>
        </w:rPr>
        <w:t>2.</w:t>
      </w:r>
      <w:r w:rsidRPr="00DD01EA">
        <w:rPr>
          <w:noProof/>
        </w:rPr>
        <w:tab/>
        <w:t xml:space="preserve">Jones DT, Kocialkowski S, Liu L, Pearson DM, Backlund LM, Ichimura K, et al: Tandem duplication producing a novel oncogenic BRAF fusion gene defines the majority of pilocytic astrocytomas. </w:t>
      </w:r>
      <w:r w:rsidRPr="00DD01EA">
        <w:rPr>
          <w:b/>
          <w:noProof/>
        </w:rPr>
        <w:t>Cancer Res 68:</w:t>
      </w:r>
      <w:r w:rsidRPr="00DD01EA">
        <w:rPr>
          <w:noProof/>
        </w:rPr>
        <w:t>8673-8677, 2008</w:t>
      </w:r>
      <w:bookmarkEnd w:id="2"/>
    </w:p>
    <w:p w14:paraId="29CA1731" w14:textId="77777777" w:rsidR="00DD01EA" w:rsidRPr="00DD01EA" w:rsidRDefault="00DD01EA" w:rsidP="00DD01EA">
      <w:pPr>
        <w:pStyle w:val="EndNoteBibliography"/>
        <w:ind w:left="720" w:hanging="720"/>
        <w:rPr>
          <w:noProof/>
        </w:rPr>
      </w:pPr>
      <w:bookmarkStart w:id="3" w:name="_ENREF_3"/>
      <w:r w:rsidRPr="00DD01EA">
        <w:rPr>
          <w:noProof/>
        </w:rPr>
        <w:t>3.</w:t>
      </w:r>
      <w:r w:rsidRPr="00DD01EA">
        <w:rPr>
          <w:noProof/>
        </w:rPr>
        <w:tab/>
        <w:t xml:space="preserve">Lee D, Cho YH, Kang SY, Yoon N, Sung CO, Suh YL: BRAF V600E mutations are frequent in dysembryoplastic neuroepithelial tumors and subependymal giant cell astrocytomas. </w:t>
      </w:r>
      <w:r w:rsidRPr="00DD01EA">
        <w:rPr>
          <w:b/>
          <w:noProof/>
        </w:rPr>
        <w:t>J Surg Oncol 111:</w:t>
      </w:r>
      <w:r w:rsidRPr="00DD01EA">
        <w:rPr>
          <w:noProof/>
        </w:rPr>
        <w:t>359-364, 2015</w:t>
      </w:r>
      <w:bookmarkEnd w:id="3"/>
    </w:p>
    <w:p w14:paraId="4A255696" w14:textId="76F82C58" w:rsidR="005F790D" w:rsidRPr="009A570A" w:rsidRDefault="00AC5C5A" w:rsidP="00D365C3">
      <w:pPr>
        <w:pStyle w:val="af1"/>
        <w:spacing w:line="480" w:lineRule="auto"/>
        <w:rPr>
          <w:rFonts w:cs="Times New Roman"/>
          <w:color w:val="000000" w:themeColor="text1"/>
        </w:rPr>
      </w:pPr>
      <w:r w:rsidRPr="009A570A">
        <w:rPr>
          <w:rFonts w:cs="Times New Roman"/>
          <w:color w:val="000000" w:themeColor="text1"/>
        </w:rPr>
        <w:fldChar w:fldCharType="end"/>
      </w:r>
    </w:p>
    <w:sectPr w:rsidR="005F790D" w:rsidRPr="009A570A" w:rsidSect="007C1C36">
      <w:footerReference w:type="default" r:id="rId10"/>
      <w:pgSz w:w="11905" w:h="16837"/>
      <w:pgMar w:top="1134" w:right="1134" w:bottom="1134" w:left="1134" w:header="720" w:footer="720" w:gutter="0"/>
      <w:cols w:space="72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2FA56E6" w15:done="0"/>
  <w15:commentEx w15:paraId="5A344598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4DC977F" w14:textId="77777777" w:rsidR="00A25055" w:rsidRDefault="00A25055">
      <w:r>
        <w:separator/>
      </w:r>
    </w:p>
  </w:endnote>
  <w:endnote w:type="continuationSeparator" w:id="0">
    <w:p w14:paraId="7B751F8A" w14:textId="77777777" w:rsidR="00A25055" w:rsidRDefault="00A250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ＭＳ 明朝"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20B0609070205080204"/>
    <w:charset w:val="4E"/>
    <w:family w:val="auto"/>
    <w:pitch w:val="variable"/>
    <w:sig w:usb0="E00002FF" w:usb1="6AC7FDFB" w:usb2="00000012" w:usb3="00000000" w:csb0="0002009F" w:csb1="00000000"/>
  </w:font>
  <w:font w:name="MS PGothic">
    <w:altName w:val="ＭＳ Ｐゴシック"/>
    <w:charset w:val="80"/>
    <w:family w:val="swiss"/>
    <w:pitch w:val="variable"/>
    <w:sig w:usb0="E00002FF" w:usb1="6AC7FDFB" w:usb2="00000012" w:usb3="00000000" w:csb0="0002009F" w:csb1="00000000"/>
  </w:font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77681534"/>
      <w:docPartObj>
        <w:docPartGallery w:val="Page Numbers (Bottom of Page)"/>
        <w:docPartUnique/>
      </w:docPartObj>
    </w:sdtPr>
    <w:sdtContent>
      <w:p w14:paraId="21E9D536" w14:textId="77777777" w:rsidR="00A25055" w:rsidRDefault="00A25055">
        <w:pPr>
          <w:pStyle w:val="af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D01EA" w:rsidRPr="00DD01EA">
          <w:rPr>
            <w:noProof/>
            <w:lang w:val="ja-JP"/>
          </w:rPr>
          <w:t>1</w:t>
        </w:r>
        <w:r>
          <w:rPr>
            <w:noProof/>
            <w:lang w:val="ja-JP"/>
          </w:rPr>
          <w:fldChar w:fldCharType="end"/>
        </w:r>
      </w:p>
    </w:sdtContent>
  </w:sdt>
  <w:p w14:paraId="22A546EB" w14:textId="77777777" w:rsidR="00A25055" w:rsidRDefault="00A25055">
    <w:pPr>
      <w:pStyle w:val="af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22FD5E7" w14:textId="77777777" w:rsidR="00A25055" w:rsidRDefault="00A25055">
      <w:r>
        <w:rPr>
          <w:color w:val="000000"/>
        </w:rPr>
        <w:separator/>
      </w:r>
    </w:p>
  </w:footnote>
  <w:footnote w:type="continuationSeparator" w:id="0">
    <w:p w14:paraId="1574CF1B" w14:textId="77777777" w:rsidR="00A25055" w:rsidRDefault="00A2505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CF26A0"/>
    <w:multiLevelType w:val="hybridMultilevel"/>
    <w:tmpl w:val="EE18A35A"/>
    <w:lvl w:ilvl="0" w:tplc="2BB40CE4">
      <w:start w:val="3"/>
      <w:numFmt w:val="upperLetter"/>
      <w:lvlText w:val="%1)"/>
      <w:lvlJc w:val="left"/>
      <w:pPr>
        <w:ind w:left="644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124" w:hanging="420"/>
      </w:pPr>
    </w:lvl>
    <w:lvl w:ilvl="2" w:tplc="04090011" w:tentative="1">
      <w:start w:val="1"/>
      <w:numFmt w:val="decimalEnclosedCircle"/>
      <w:lvlText w:val="%3"/>
      <w:lvlJc w:val="left"/>
      <w:pPr>
        <w:ind w:left="1544" w:hanging="420"/>
      </w:pPr>
    </w:lvl>
    <w:lvl w:ilvl="3" w:tplc="0409000F" w:tentative="1">
      <w:start w:val="1"/>
      <w:numFmt w:val="decimal"/>
      <w:lvlText w:val="%4."/>
      <w:lvlJc w:val="left"/>
      <w:pPr>
        <w:ind w:left="1964" w:hanging="420"/>
      </w:pPr>
    </w:lvl>
    <w:lvl w:ilvl="4" w:tplc="04090017" w:tentative="1">
      <w:start w:val="1"/>
      <w:numFmt w:val="aiueoFullWidth"/>
      <w:lvlText w:val="(%5)"/>
      <w:lvlJc w:val="left"/>
      <w:pPr>
        <w:ind w:left="2384" w:hanging="420"/>
      </w:pPr>
    </w:lvl>
    <w:lvl w:ilvl="5" w:tplc="04090011" w:tentative="1">
      <w:start w:val="1"/>
      <w:numFmt w:val="decimalEnclosedCircle"/>
      <w:lvlText w:val="%6"/>
      <w:lvlJc w:val="left"/>
      <w:pPr>
        <w:ind w:left="2804" w:hanging="420"/>
      </w:pPr>
    </w:lvl>
    <w:lvl w:ilvl="6" w:tplc="0409000F" w:tentative="1">
      <w:start w:val="1"/>
      <w:numFmt w:val="decimal"/>
      <w:lvlText w:val="%7."/>
      <w:lvlJc w:val="left"/>
      <w:pPr>
        <w:ind w:left="3224" w:hanging="420"/>
      </w:pPr>
    </w:lvl>
    <w:lvl w:ilvl="7" w:tplc="04090017" w:tentative="1">
      <w:start w:val="1"/>
      <w:numFmt w:val="aiueoFullWidth"/>
      <w:lvlText w:val="(%8)"/>
      <w:lvlJc w:val="left"/>
      <w:pPr>
        <w:ind w:left="3644" w:hanging="420"/>
      </w:pPr>
    </w:lvl>
    <w:lvl w:ilvl="8" w:tplc="04090011" w:tentative="1">
      <w:start w:val="1"/>
      <w:numFmt w:val="decimalEnclosedCircle"/>
      <w:lvlText w:val="%9"/>
      <w:lvlJc w:val="left"/>
      <w:pPr>
        <w:ind w:left="4064" w:hanging="420"/>
      </w:pPr>
    </w:lvl>
  </w:abstractNum>
  <w:abstractNum w:abstractNumId="1">
    <w:nsid w:val="021C0CE6"/>
    <w:multiLevelType w:val="hybridMultilevel"/>
    <w:tmpl w:val="A552A998"/>
    <w:lvl w:ilvl="0" w:tplc="5950C1A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>
    <w:nsid w:val="0E730331"/>
    <w:multiLevelType w:val="hybridMultilevel"/>
    <w:tmpl w:val="CAA0FCD8"/>
    <w:lvl w:ilvl="0" w:tplc="9FCE53C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>
    <w:nsid w:val="12155E1C"/>
    <w:multiLevelType w:val="hybridMultilevel"/>
    <w:tmpl w:val="A754AD94"/>
    <w:lvl w:ilvl="0" w:tplc="52DE923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>
    <w:nsid w:val="14D970D6"/>
    <w:multiLevelType w:val="hybridMultilevel"/>
    <w:tmpl w:val="633C7C70"/>
    <w:lvl w:ilvl="0" w:tplc="1D801A0A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>
    <w:nsid w:val="19B20962"/>
    <w:multiLevelType w:val="hybridMultilevel"/>
    <w:tmpl w:val="25DE1252"/>
    <w:lvl w:ilvl="0" w:tplc="50E48FC0">
      <w:start w:val="1"/>
      <w:numFmt w:val="decimal"/>
      <w:lvlText w:val="%1)"/>
      <w:lvlJc w:val="left"/>
      <w:pPr>
        <w:ind w:left="360" w:hanging="360"/>
      </w:pPr>
      <w:rPr>
        <w:rFonts w:hint="default"/>
        <w:vertAlign w:val="superscrip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6">
    <w:nsid w:val="2495275A"/>
    <w:multiLevelType w:val="hybridMultilevel"/>
    <w:tmpl w:val="D4C29D5E"/>
    <w:lvl w:ilvl="0" w:tplc="9AF2BAC6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>
    <w:nsid w:val="250B5115"/>
    <w:multiLevelType w:val="hybridMultilevel"/>
    <w:tmpl w:val="3E048534"/>
    <w:lvl w:ilvl="0" w:tplc="1D36FF5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8">
    <w:nsid w:val="2A874168"/>
    <w:multiLevelType w:val="hybridMultilevel"/>
    <w:tmpl w:val="D90C25D6"/>
    <w:lvl w:ilvl="0" w:tplc="722EBA04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9">
    <w:nsid w:val="36121099"/>
    <w:multiLevelType w:val="hybridMultilevel"/>
    <w:tmpl w:val="5ADAB1C4"/>
    <w:lvl w:ilvl="0" w:tplc="62DC2D12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0">
    <w:nsid w:val="45DF4B39"/>
    <w:multiLevelType w:val="multilevel"/>
    <w:tmpl w:val="0A1416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527C2CA2"/>
    <w:multiLevelType w:val="hybridMultilevel"/>
    <w:tmpl w:val="B0DEBB78"/>
    <w:lvl w:ilvl="0" w:tplc="28383A9A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2">
    <w:nsid w:val="53ED62E1"/>
    <w:multiLevelType w:val="hybridMultilevel"/>
    <w:tmpl w:val="0A302F62"/>
    <w:lvl w:ilvl="0" w:tplc="32CE888A">
      <w:start w:val="1"/>
      <w:numFmt w:val="decimalEnclosedCircle"/>
      <w:lvlText w:val="%1"/>
      <w:lvlJc w:val="left"/>
      <w:pPr>
        <w:ind w:left="360" w:hanging="360"/>
      </w:pPr>
      <w:rPr>
        <w:rFonts w:ascii="MS Mincho" w:eastAsia="MS Mincho" w:hAnsi="MS Mincho" w:cs="MS Mincho" w:hint="default"/>
        <w:u w:val="none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3">
    <w:nsid w:val="5B4C4EE4"/>
    <w:multiLevelType w:val="hybridMultilevel"/>
    <w:tmpl w:val="435A64EA"/>
    <w:lvl w:ilvl="0" w:tplc="D64E0BB4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4">
    <w:nsid w:val="5FE8057B"/>
    <w:multiLevelType w:val="hybridMultilevel"/>
    <w:tmpl w:val="DD06CA82"/>
    <w:lvl w:ilvl="0" w:tplc="59488528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5">
    <w:nsid w:val="60B729CE"/>
    <w:multiLevelType w:val="hybridMultilevel"/>
    <w:tmpl w:val="E9FE59CC"/>
    <w:lvl w:ilvl="0" w:tplc="0BBE3C9E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0170409" w:tentative="1">
      <w:start w:val="1"/>
      <w:numFmt w:val="aiueoFullWidth"/>
      <w:lvlText w:val="(%2)"/>
      <w:lvlJc w:val="left"/>
      <w:pPr>
        <w:ind w:left="840" w:hanging="420"/>
      </w:pPr>
    </w:lvl>
    <w:lvl w:ilvl="2" w:tplc="00110409" w:tentative="1">
      <w:start w:val="1"/>
      <w:numFmt w:val="decimalEnclosedCircle"/>
      <w:lvlText w:val="%3"/>
      <w:lvlJc w:val="left"/>
      <w:pPr>
        <w:ind w:left="1260" w:hanging="420"/>
      </w:pPr>
    </w:lvl>
    <w:lvl w:ilvl="3" w:tplc="000F0409" w:tentative="1">
      <w:start w:val="1"/>
      <w:numFmt w:val="decimal"/>
      <w:lvlText w:val="%4."/>
      <w:lvlJc w:val="left"/>
      <w:pPr>
        <w:ind w:left="1680" w:hanging="420"/>
      </w:pPr>
    </w:lvl>
    <w:lvl w:ilvl="4" w:tplc="00170409" w:tentative="1">
      <w:start w:val="1"/>
      <w:numFmt w:val="aiueoFullWidth"/>
      <w:lvlText w:val="(%5)"/>
      <w:lvlJc w:val="left"/>
      <w:pPr>
        <w:ind w:left="2100" w:hanging="420"/>
      </w:pPr>
    </w:lvl>
    <w:lvl w:ilvl="5" w:tplc="00110409" w:tentative="1">
      <w:start w:val="1"/>
      <w:numFmt w:val="decimalEnclosedCircle"/>
      <w:lvlText w:val="%6"/>
      <w:lvlJc w:val="left"/>
      <w:pPr>
        <w:ind w:left="2520" w:hanging="420"/>
      </w:pPr>
    </w:lvl>
    <w:lvl w:ilvl="6" w:tplc="000F0409" w:tentative="1">
      <w:start w:val="1"/>
      <w:numFmt w:val="decimal"/>
      <w:lvlText w:val="%7."/>
      <w:lvlJc w:val="left"/>
      <w:pPr>
        <w:ind w:left="2940" w:hanging="420"/>
      </w:pPr>
    </w:lvl>
    <w:lvl w:ilvl="7" w:tplc="00170409" w:tentative="1">
      <w:start w:val="1"/>
      <w:numFmt w:val="aiueoFullWidth"/>
      <w:lvlText w:val="(%8)"/>
      <w:lvlJc w:val="left"/>
      <w:pPr>
        <w:ind w:left="3360" w:hanging="420"/>
      </w:pPr>
    </w:lvl>
    <w:lvl w:ilvl="8" w:tplc="00110409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6">
    <w:nsid w:val="68106B37"/>
    <w:multiLevelType w:val="multilevel"/>
    <w:tmpl w:val="E71A68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>
    <w:nsid w:val="694663F4"/>
    <w:multiLevelType w:val="hybridMultilevel"/>
    <w:tmpl w:val="E70663EE"/>
    <w:lvl w:ilvl="0" w:tplc="D2F8F11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8">
    <w:nsid w:val="695352F0"/>
    <w:multiLevelType w:val="hybridMultilevel"/>
    <w:tmpl w:val="92343F14"/>
    <w:lvl w:ilvl="0" w:tplc="83E4579C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9">
    <w:nsid w:val="731E1357"/>
    <w:multiLevelType w:val="hybridMultilevel"/>
    <w:tmpl w:val="A9BC405C"/>
    <w:lvl w:ilvl="0" w:tplc="71E6FF3E">
      <w:start w:val="3"/>
      <w:numFmt w:val="upperLetter"/>
      <w:lvlText w:val="%1)"/>
      <w:lvlJc w:val="left"/>
      <w:pPr>
        <w:ind w:left="405" w:hanging="405"/>
      </w:pPr>
      <w:rPr>
        <w:rFonts w:hint="default"/>
        <w:b/>
        <w:sz w:val="24"/>
        <w:szCs w:val="24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16"/>
  </w:num>
  <w:num w:numId="2">
    <w:abstractNumId w:val="12"/>
  </w:num>
  <w:num w:numId="3">
    <w:abstractNumId w:val="11"/>
  </w:num>
  <w:num w:numId="4">
    <w:abstractNumId w:val="0"/>
  </w:num>
  <w:num w:numId="5">
    <w:abstractNumId w:val="19"/>
  </w:num>
  <w:num w:numId="6">
    <w:abstractNumId w:val="1"/>
  </w:num>
  <w:num w:numId="7">
    <w:abstractNumId w:val="17"/>
  </w:num>
  <w:num w:numId="8">
    <w:abstractNumId w:val="2"/>
  </w:num>
  <w:num w:numId="9">
    <w:abstractNumId w:val="4"/>
  </w:num>
  <w:num w:numId="10">
    <w:abstractNumId w:val="9"/>
  </w:num>
  <w:num w:numId="11">
    <w:abstractNumId w:val="6"/>
  </w:num>
  <w:num w:numId="12">
    <w:abstractNumId w:val="10"/>
  </w:num>
  <w:num w:numId="13">
    <w:abstractNumId w:val="18"/>
  </w:num>
  <w:num w:numId="14">
    <w:abstractNumId w:val="15"/>
  </w:num>
  <w:num w:numId="15">
    <w:abstractNumId w:val="7"/>
  </w:num>
  <w:num w:numId="16">
    <w:abstractNumId w:val="5"/>
  </w:num>
  <w:num w:numId="17">
    <w:abstractNumId w:val="3"/>
  </w:num>
  <w:num w:numId="18">
    <w:abstractNumId w:val="13"/>
  </w:num>
  <w:num w:numId="19">
    <w:abstractNumId w:val="8"/>
  </w:num>
  <w:num w:numId="20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DateAndTime/>
  <w:bordersDoNotSurroundHeader/>
  <w:bordersDoNotSurroundFooter/>
  <w:proofState w:spelling="clean" w:grammar="clean"/>
  <w:trackRevisions/>
  <w:defaultTabStop w:val="709"/>
  <w:autoHyphenation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eurosurgery Pediatr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wzx2s5vraeptvetpv5vx5eo0trp22tf9ate&quot;&gt;BRAF glioma&lt;record-ids&gt;&lt;item&gt;14&lt;/item&gt;&lt;item&gt;18&lt;/item&gt;&lt;/record-ids&gt;&lt;/item&gt;&lt;/Libraries&gt;"/>
  </w:docVars>
  <w:rsids>
    <w:rsidRoot w:val="004C6B38"/>
    <w:rsid w:val="000011D6"/>
    <w:rsid w:val="0000279A"/>
    <w:rsid w:val="000030F0"/>
    <w:rsid w:val="000044B6"/>
    <w:rsid w:val="00004B46"/>
    <w:rsid w:val="00005417"/>
    <w:rsid w:val="0000613C"/>
    <w:rsid w:val="00006633"/>
    <w:rsid w:val="000067D9"/>
    <w:rsid w:val="00006B28"/>
    <w:rsid w:val="00007D48"/>
    <w:rsid w:val="00013437"/>
    <w:rsid w:val="000233D6"/>
    <w:rsid w:val="0002391F"/>
    <w:rsid w:val="00023CCD"/>
    <w:rsid w:val="00025236"/>
    <w:rsid w:val="00025660"/>
    <w:rsid w:val="00025A86"/>
    <w:rsid w:val="00027A35"/>
    <w:rsid w:val="000304E8"/>
    <w:rsid w:val="000308D8"/>
    <w:rsid w:val="0003352B"/>
    <w:rsid w:val="00037720"/>
    <w:rsid w:val="00040878"/>
    <w:rsid w:val="00050937"/>
    <w:rsid w:val="00053133"/>
    <w:rsid w:val="00057239"/>
    <w:rsid w:val="000627DB"/>
    <w:rsid w:val="00064CC0"/>
    <w:rsid w:val="00065079"/>
    <w:rsid w:val="00065EB7"/>
    <w:rsid w:val="00066610"/>
    <w:rsid w:val="00067B20"/>
    <w:rsid w:val="0007456A"/>
    <w:rsid w:val="00077898"/>
    <w:rsid w:val="000801A1"/>
    <w:rsid w:val="00080C42"/>
    <w:rsid w:val="00080EAD"/>
    <w:rsid w:val="00081719"/>
    <w:rsid w:val="00082638"/>
    <w:rsid w:val="00083F68"/>
    <w:rsid w:val="00085A54"/>
    <w:rsid w:val="00090B02"/>
    <w:rsid w:val="00092715"/>
    <w:rsid w:val="00093C70"/>
    <w:rsid w:val="00093E0A"/>
    <w:rsid w:val="000958C3"/>
    <w:rsid w:val="00096475"/>
    <w:rsid w:val="000A2AE5"/>
    <w:rsid w:val="000A2C05"/>
    <w:rsid w:val="000A2F04"/>
    <w:rsid w:val="000A3DC5"/>
    <w:rsid w:val="000A4727"/>
    <w:rsid w:val="000B0313"/>
    <w:rsid w:val="000B28FD"/>
    <w:rsid w:val="000B50A5"/>
    <w:rsid w:val="000B6D75"/>
    <w:rsid w:val="000B752F"/>
    <w:rsid w:val="000C593E"/>
    <w:rsid w:val="000C600C"/>
    <w:rsid w:val="000C792F"/>
    <w:rsid w:val="000C7BEB"/>
    <w:rsid w:val="000D0089"/>
    <w:rsid w:val="000D3757"/>
    <w:rsid w:val="000D40FD"/>
    <w:rsid w:val="000D527A"/>
    <w:rsid w:val="000D5A5C"/>
    <w:rsid w:val="000D7AB2"/>
    <w:rsid w:val="000E0781"/>
    <w:rsid w:val="000E1101"/>
    <w:rsid w:val="000E20A6"/>
    <w:rsid w:val="000E2D30"/>
    <w:rsid w:val="000E315B"/>
    <w:rsid w:val="000E67DF"/>
    <w:rsid w:val="000E6ACA"/>
    <w:rsid w:val="000E72E8"/>
    <w:rsid w:val="000E7590"/>
    <w:rsid w:val="000E762A"/>
    <w:rsid w:val="000F262D"/>
    <w:rsid w:val="000F58CE"/>
    <w:rsid w:val="000F5D76"/>
    <w:rsid w:val="000F630B"/>
    <w:rsid w:val="000F777C"/>
    <w:rsid w:val="00100D0E"/>
    <w:rsid w:val="00101FF5"/>
    <w:rsid w:val="0010260E"/>
    <w:rsid w:val="001027BF"/>
    <w:rsid w:val="0010381D"/>
    <w:rsid w:val="00103925"/>
    <w:rsid w:val="0010433A"/>
    <w:rsid w:val="001067EC"/>
    <w:rsid w:val="00112B59"/>
    <w:rsid w:val="00112F1F"/>
    <w:rsid w:val="00114A83"/>
    <w:rsid w:val="00115CA3"/>
    <w:rsid w:val="0011634E"/>
    <w:rsid w:val="00123080"/>
    <w:rsid w:val="001232AF"/>
    <w:rsid w:val="00123453"/>
    <w:rsid w:val="00124157"/>
    <w:rsid w:val="001331C9"/>
    <w:rsid w:val="00135C5E"/>
    <w:rsid w:val="00137DE0"/>
    <w:rsid w:val="00140939"/>
    <w:rsid w:val="00141DDE"/>
    <w:rsid w:val="0014713F"/>
    <w:rsid w:val="0015191E"/>
    <w:rsid w:val="00160091"/>
    <w:rsid w:val="00162287"/>
    <w:rsid w:val="0016539B"/>
    <w:rsid w:val="00166531"/>
    <w:rsid w:val="0017152C"/>
    <w:rsid w:val="001721D3"/>
    <w:rsid w:val="00173872"/>
    <w:rsid w:val="0017464A"/>
    <w:rsid w:val="00175B0F"/>
    <w:rsid w:val="00176F9B"/>
    <w:rsid w:val="001813A5"/>
    <w:rsid w:val="00184681"/>
    <w:rsid w:val="001856D1"/>
    <w:rsid w:val="00186625"/>
    <w:rsid w:val="001921C8"/>
    <w:rsid w:val="00193A29"/>
    <w:rsid w:val="00193C02"/>
    <w:rsid w:val="00194310"/>
    <w:rsid w:val="00195409"/>
    <w:rsid w:val="00197388"/>
    <w:rsid w:val="001A2F71"/>
    <w:rsid w:val="001A3FB8"/>
    <w:rsid w:val="001B4927"/>
    <w:rsid w:val="001B4B5B"/>
    <w:rsid w:val="001B5A1B"/>
    <w:rsid w:val="001C1277"/>
    <w:rsid w:val="001C3FE9"/>
    <w:rsid w:val="001C65D7"/>
    <w:rsid w:val="001D3FBD"/>
    <w:rsid w:val="001D4126"/>
    <w:rsid w:val="001D539B"/>
    <w:rsid w:val="001D7C1A"/>
    <w:rsid w:val="001E2CAE"/>
    <w:rsid w:val="001E5228"/>
    <w:rsid w:val="001E645A"/>
    <w:rsid w:val="001E788E"/>
    <w:rsid w:val="001F6FD8"/>
    <w:rsid w:val="002032A4"/>
    <w:rsid w:val="00204483"/>
    <w:rsid w:val="00207262"/>
    <w:rsid w:val="00207723"/>
    <w:rsid w:val="00210028"/>
    <w:rsid w:val="002100B8"/>
    <w:rsid w:val="00212A07"/>
    <w:rsid w:val="00216BB5"/>
    <w:rsid w:val="00222806"/>
    <w:rsid w:val="00225A36"/>
    <w:rsid w:val="00226FB2"/>
    <w:rsid w:val="00230E77"/>
    <w:rsid w:val="0023292E"/>
    <w:rsid w:val="00233E7B"/>
    <w:rsid w:val="00234016"/>
    <w:rsid w:val="00234A04"/>
    <w:rsid w:val="00235977"/>
    <w:rsid w:val="00236EF7"/>
    <w:rsid w:val="00245328"/>
    <w:rsid w:val="00246ACA"/>
    <w:rsid w:val="00254DB1"/>
    <w:rsid w:val="00265591"/>
    <w:rsid w:val="00266902"/>
    <w:rsid w:val="00270E1F"/>
    <w:rsid w:val="002757BD"/>
    <w:rsid w:val="002758B2"/>
    <w:rsid w:val="0028422B"/>
    <w:rsid w:val="00284F0F"/>
    <w:rsid w:val="00286EE9"/>
    <w:rsid w:val="00287981"/>
    <w:rsid w:val="00293274"/>
    <w:rsid w:val="00297088"/>
    <w:rsid w:val="002979ED"/>
    <w:rsid w:val="002A0607"/>
    <w:rsid w:val="002A1700"/>
    <w:rsid w:val="002A3F82"/>
    <w:rsid w:val="002A64D0"/>
    <w:rsid w:val="002B252C"/>
    <w:rsid w:val="002B2770"/>
    <w:rsid w:val="002B4BE3"/>
    <w:rsid w:val="002B565C"/>
    <w:rsid w:val="002C0B72"/>
    <w:rsid w:val="002C2C0A"/>
    <w:rsid w:val="002C3784"/>
    <w:rsid w:val="002C4410"/>
    <w:rsid w:val="002D1E59"/>
    <w:rsid w:val="002D59C5"/>
    <w:rsid w:val="002D5A11"/>
    <w:rsid w:val="002E0286"/>
    <w:rsid w:val="002E16E7"/>
    <w:rsid w:val="002E46F8"/>
    <w:rsid w:val="002E65B2"/>
    <w:rsid w:val="002F31FE"/>
    <w:rsid w:val="002F4EEA"/>
    <w:rsid w:val="002F54E9"/>
    <w:rsid w:val="002F746B"/>
    <w:rsid w:val="00303B99"/>
    <w:rsid w:val="00304FCB"/>
    <w:rsid w:val="00307195"/>
    <w:rsid w:val="00311CDA"/>
    <w:rsid w:val="00313495"/>
    <w:rsid w:val="0031410A"/>
    <w:rsid w:val="00316EB2"/>
    <w:rsid w:val="00320327"/>
    <w:rsid w:val="00327B3D"/>
    <w:rsid w:val="00332FAB"/>
    <w:rsid w:val="00333976"/>
    <w:rsid w:val="00333DE4"/>
    <w:rsid w:val="0033533B"/>
    <w:rsid w:val="00337C2C"/>
    <w:rsid w:val="0034077D"/>
    <w:rsid w:val="003420C8"/>
    <w:rsid w:val="003424C4"/>
    <w:rsid w:val="00344DC8"/>
    <w:rsid w:val="003475DA"/>
    <w:rsid w:val="00347FB1"/>
    <w:rsid w:val="003519B4"/>
    <w:rsid w:val="00353002"/>
    <w:rsid w:val="003561AF"/>
    <w:rsid w:val="003614E5"/>
    <w:rsid w:val="00361702"/>
    <w:rsid w:val="00363471"/>
    <w:rsid w:val="00365C1D"/>
    <w:rsid w:val="0037154E"/>
    <w:rsid w:val="0037266F"/>
    <w:rsid w:val="00374066"/>
    <w:rsid w:val="00374690"/>
    <w:rsid w:val="003833C1"/>
    <w:rsid w:val="003847F3"/>
    <w:rsid w:val="00386792"/>
    <w:rsid w:val="003869FA"/>
    <w:rsid w:val="0039161C"/>
    <w:rsid w:val="0039314B"/>
    <w:rsid w:val="00394327"/>
    <w:rsid w:val="0039562E"/>
    <w:rsid w:val="00395C61"/>
    <w:rsid w:val="003A16EA"/>
    <w:rsid w:val="003A4548"/>
    <w:rsid w:val="003A57E0"/>
    <w:rsid w:val="003A6EF5"/>
    <w:rsid w:val="003A75D8"/>
    <w:rsid w:val="003A7BA8"/>
    <w:rsid w:val="003B05DC"/>
    <w:rsid w:val="003B0ED6"/>
    <w:rsid w:val="003B20E3"/>
    <w:rsid w:val="003B3E8E"/>
    <w:rsid w:val="003C0E09"/>
    <w:rsid w:val="003C190D"/>
    <w:rsid w:val="003C277F"/>
    <w:rsid w:val="003D3198"/>
    <w:rsid w:val="003D641D"/>
    <w:rsid w:val="003D7C47"/>
    <w:rsid w:val="003E13B1"/>
    <w:rsid w:val="003E742C"/>
    <w:rsid w:val="003F0824"/>
    <w:rsid w:val="003F1F08"/>
    <w:rsid w:val="003F2B5A"/>
    <w:rsid w:val="003F3391"/>
    <w:rsid w:val="003F4E3D"/>
    <w:rsid w:val="0040108F"/>
    <w:rsid w:val="0040386E"/>
    <w:rsid w:val="004046B0"/>
    <w:rsid w:val="00404B3E"/>
    <w:rsid w:val="00405572"/>
    <w:rsid w:val="00410A57"/>
    <w:rsid w:val="004172E1"/>
    <w:rsid w:val="004175EE"/>
    <w:rsid w:val="00421E24"/>
    <w:rsid w:val="00426A5C"/>
    <w:rsid w:val="00437988"/>
    <w:rsid w:val="00437AA0"/>
    <w:rsid w:val="00437B9B"/>
    <w:rsid w:val="00440426"/>
    <w:rsid w:val="00441DCD"/>
    <w:rsid w:val="0044289F"/>
    <w:rsid w:val="00444086"/>
    <w:rsid w:val="004546C4"/>
    <w:rsid w:val="00454F19"/>
    <w:rsid w:val="00455F2B"/>
    <w:rsid w:val="00456C58"/>
    <w:rsid w:val="0046056A"/>
    <w:rsid w:val="004611E0"/>
    <w:rsid w:val="0046262B"/>
    <w:rsid w:val="00463296"/>
    <w:rsid w:val="004649CE"/>
    <w:rsid w:val="004651A1"/>
    <w:rsid w:val="00466A2C"/>
    <w:rsid w:val="00467CD2"/>
    <w:rsid w:val="00470724"/>
    <w:rsid w:val="004710CD"/>
    <w:rsid w:val="004746F8"/>
    <w:rsid w:val="0047480A"/>
    <w:rsid w:val="0047531D"/>
    <w:rsid w:val="004768C6"/>
    <w:rsid w:val="00481A9A"/>
    <w:rsid w:val="00481DDF"/>
    <w:rsid w:val="00481EAA"/>
    <w:rsid w:val="00484CCE"/>
    <w:rsid w:val="00492FB5"/>
    <w:rsid w:val="004950AF"/>
    <w:rsid w:val="00495C02"/>
    <w:rsid w:val="00497FC1"/>
    <w:rsid w:val="004A0CA4"/>
    <w:rsid w:val="004A480E"/>
    <w:rsid w:val="004A58C5"/>
    <w:rsid w:val="004A59FE"/>
    <w:rsid w:val="004B431C"/>
    <w:rsid w:val="004B61BB"/>
    <w:rsid w:val="004B6FBB"/>
    <w:rsid w:val="004C0E90"/>
    <w:rsid w:val="004C1188"/>
    <w:rsid w:val="004C1601"/>
    <w:rsid w:val="004C1F4D"/>
    <w:rsid w:val="004C244F"/>
    <w:rsid w:val="004C344F"/>
    <w:rsid w:val="004C3AFD"/>
    <w:rsid w:val="004C564F"/>
    <w:rsid w:val="004C6B38"/>
    <w:rsid w:val="004C7856"/>
    <w:rsid w:val="004D0280"/>
    <w:rsid w:val="004D0A47"/>
    <w:rsid w:val="004D4439"/>
    <w:rsid w:val="004D6291"/>
    <w:rsid w:val="004E25CC"/>
    <w:rsid w:val="004E679D"/>
    <w:rsid w:val="004E6811"/>
    <w:rsid w:val="004F3409"/>
    <w:rsid w:val="004F433E"/>
    <w:rsid w:val="004F4F2E"/>
    <w:rsid w:val="004F4FC8"/>
    <w:rsid w:val="004F62B4"/>
    <w:rsid w:val="00501AAB"/>
    <w:rsid w:val="00501D5E"/>
    <w:rsid w:val="00503BC6"/>
    <w:rsid w:val="00512B72"/>
    <w:rsid w:val="005201A7"/>
    <w:rsid w:val="005255AA"/>
    <w:rsid w:val="00525EEC"/>
    <w:rsid w:val="00526D47"/>
    <w:rsid w:val="005276E6"/>
    <w:rsid w:val="005329F8"/>
    <w:rsid w:val="00532F77"/>
    <w:rsid w:val="00533A2E"/>
    <w:rsid w:val="00540BFB"/>
    <w:rsid w:val="0054260C"/>
    <w:rsid w:val="00545DD4"/>
    <w:rsid w:val="00546096"/>
    <w:rsid w:val="005479B5"/>
    <w:rsid w:val="005553A1"/>
    <w:rsid w:val="00555C8E"/>
    <w:rsid w:val="00555E4A"/>
    <w:rsid w:val="005565F7"/>
    <w:rsid w:val="00561082"/>
    <w:rsid w:val="00561982"/>
    <w:rsid w:val="005621AB"/>
    <w:rsid w:val="005659BB"/>
    <w:rsid w:val="00567F62"/>
    <w:rsid w:val="00574105"/>
    <w:rsid w:val="0057575F"/>
    <w:rsid w:val="00576C89"/>
    <w:rsid w:val="00577048"/>
    <w:rsid w:val="005813D5"/>
    <w:rsid w:val="00582127"/>
    <w:rsid w:val="005828DD"/>
    <w:rsid w:val="005845FA"/>
    <w:rsid w:val="00586B22"/>
    <w:rsid w:val="00591074"/>
    <w:rsid w:val="00591075"/>
    <w:rsid w:val="00591D84"/>
    <w:rsid w:val="00591E6A"/>
    <w:rsid w:val="00596831"/>
    <w:rsid w:val="005A19CF"/>
    <w:rsid w:val="005A7720"/>
    <w:rsid w:val="005B07D6"/>
    <w:rsid w:val="005B40FF"/>
    <w:rsid w:val="005B44FF"/>
    <w:rsid w:val="005B6729"/>
    <w:rsid w:val="005C0456"/>
    <w:rsid w:val="005C38F3"/>
    <w:rsid w:val="005C6E18"/>
    <w:rsid w:val="005C749C"/>
    <w:rsid w:val="005D0008"/>
    <w:rsid w:val="005D2583"/>
    <w:rsid w:val="005D3D3E"/>
    <w:rsid w:val="005D456F"/>
    <w:rsid w:val="005D460F"/>
    <w:rsid w:val="005D528E"/>
    <w:rsid w:val="005D5B43"/>
    <w:rsid w:val="005D68EC"/>
    <w:rsid w:val="005E28EA"/>
    <w:rsid w:val="005E73C9"/>
    <w:rsid w:val="005F218F"/>
    <w:rsid w:val="005F40C9"/>
    <w:rsid w:val="005F578E"/>
    <w:rsid w:val="005F790D"/>
    <w:rsid w:val="00601C0F"/>
    <w:rsid w:val="00603093"/>
    <w:rsid w:val="00603454"/>
    <w:rsid w:val="00606839"/>
    <w:rsid w:val="006068B6"/>
    <w:rsid w:val="00606D86"/>
    <w:rsid w:val="006076FA"/>
    <w:rsid w:val="00610D8B"/>
    <w:rsid w:val="00615E7C"/>
    <w:rsid w:val="006161C8"/>
    <w:rsid w:val="0061667D"/>
    <w:rsid w:val="00617AE9"/>
    <w:rsid w:val="006244A4"/>
    <w:rsid w:val="00632589"/>
    <w:rsid w:val="00633EA1"/>
    <w:rsid w:val="00633EC4"/>
    <w:rsid w:val="00634AB1"/>
    <w:rsid w:val="006371F8"/>
    <w:rsid w:val="00637F36"/>
    <w:rsid w:val="006412B0"/>
    <w:rsid w:val="0064287D"/>
    <w:rsid w:val="0064288F"/>
    <w:rsid w:val="006439BF"/>
    <w:rsid w:val="00644100"/>
    <w:rsid w:val="00645A5D"/>
    <w:rsid w:val="006463AD"/>
    <w:rsid w:val="00651955"/>
    <w:rsid w:val="00651A85"/>
    <w:rsid w:val="006541B6"/>
    <w:rsid w:val="006622EF"/>
    <w:rsid w:val="00663197"/>
    <w:rsid w:val="006654ED"/>
    <w:rsid w:val="00665F89"/>
    <w:rsid w:val="00666BF9"/>
    <w:rsid w:val="00667C07"/>
    <w:rsid w:val="0067006F"/>
    <w:rsid w:val="00670AF6"/>
    <w:rsid w:val="00670C98"/>
    <w:rsid w:val="00671C0B"/>
    <w:rsid w:val="00673073"/>
    <w:rsid w:val="00676081"/>
    <w:rsid w:val="00682E91"/>
    <w:rsid w:val="006835FC"/>
    <w:rsid w:val="006857C4"/>
    <w:rsid w:val="00685FBA"/>
    <w:rsid w:val="00690657"/>
    <w:rsid w:val="0069099C"/>
    <w:rsid w:val="00692696"/>
    <w:rsid w:val="006926D5"/>
    <w:rsid w:val="00694ECF"/>
    <w:rsid w:val="00697108"/>
    <w:rsid w:val="006A28B4"/>
    <w:rsid w:val="006A382A"/>
    <w:rsid w:val="006A38AD"/>
    <w:rsid w:val="006B299B"/>
    <w:rsid w:val="006B447E"/>
    <w:rsid w:val="006B5058"/>
    <w:rsid w:val="006C15A0"/>
    <w:rsid w:val="006C3A5D"/>
    <w:rsid w:val="006C48AE"/>
    <w:rsid w:val="006C6041"/>
    <w:rsid w:val="006C6484"/>
    <w:rsid w:val="006D1528"/>
    <w:rsid w:val="006D1610"/>
    <w:rsid w:val="006D21FB"/>
    <w:rsid w:val="006D2941"/>
    <w:rsid w:val="006D3946"/>
    <w:rsid w:val="006D6A33"/>
    <w:rsid w:val="006D7456"/>
    <w:rsid w:val="006D7478"/>
    <w:rsid w:val="006E2659"/>
    <w:rsid w:val="006E7448"/>
    <w:rsid w:val="006F0596"/>
    <w:rsid w:val="006F0EB4"/>
    <w:rsid w:val="006F24D6"/>
    <w:rsid w:val="006F2785"/>
    <w:rsid w:val="006F4271"/>
    <w:rsid w:val="006F4DA1"/>
    <w:rsid w:val="006F60D9"/>
    <w:rsid w:val="00700D01"/>
    <w:rsid w:val="007013C3"/>
    <w:rsid w:val="0070143D"/>
    <w:rsid w:val="0070361D"/>
    <w:rsid w:val="007067E2"/>
    <w:rsid w:val="00706CEA"/>
    <w:rsid w:val="00710603"/>
    <w:rsid w:val="00710D7D"/>
    <w:rsid w:val="00713751"/>
    <w:rsid w:val="00713AB9"/>
    <w:rsid w:val="0071619B"/>
    <w:rsid w:val="00716600"/>
    <w:rsid w:val="00716702"/>
    <w:rsid w:val="007173E4"/>
    <w:rsid w:val="00722D05"/>
    <w:rsid w:val="00722E04"/>
    <w:rsid w:val="00724218"/>
    <w:rsid w:val="007269A1"/>
    <w:rsid w:val="0072710A"/>
    <w:rsid w:val="00731757"/>
    <w:rsid w:val="007317F6"/>
    <w:rsid w:val="00731B59"/>
    <w:rsid w:val="00732AD2"/>
    <w:rsid w:val="007341A0"/>
    <w:rsid w:val="007354E2"/>
    <w:rsid w:val="00735E1D"/>
    <w:rsid w:val="00736409"/>
    <w:rsid w:val="007371EB"/>
    <w:rsid w:val="00740799"/>
    <w:rsid w:val="00742213"/>
    <w:rsid w:val="007452B4"/>
    <w:rsid w:val="00745644"/>
    <w:rsid w:val="00747FFC"/>
    <w:rsid w:val="00750C4D"/>
    <w:rsid w:val="007532CF"/>
    <w:rsid w:val="007535E9"/>
    <w:rsid w:val="00754128"/>
    <w:rsid w:val="0075436B"/>
    <w:rsid w:val="00756809"/>
    <w:rsid w:val="00757835"/>
    <w:rsid w:val="00760E25"/>
    <w:rsid w:val="00761871"/>
    <w:rsid w:val="00763242"/>
    <w:rsid w:val="0077237D"/>
    <w:rsid w:val="00772742"/>
    <w:rsid w:val="00775F24"/>
    <w:rsid w:val="00780AF7"/>
    <w:rsid w:val="00781279"/>
    <w:rsid w:val="0078584A"/>
    <w:rsid w:val="0078675E"/>
    <w:rsid w:val="00786AE9"/>
    <w:rsid w:val="0078737F"/>
    <w:rsid w:val="0079015B"/>
    <w:rsid w:val="00795E66"/>
    <w:rsid w:val="007A10AF"/>
    <w:rsid w:val="007A17CF"/>
    <w:rsid w:val="007A181A"/>
    <w:rsid w:val="007A2514"/>
    <w:rsid w:val="007A3BC9"/>
    <w:rsid w:val="007A44E8"/>
    <w:rsid w:val="007A510A"/>
    <w:rsid w:val="007B1571"/>
    <w:rsid w:val="007B2280"/>
    <w:rsid w:val="007C1C36"/>
    <w:rsid w:val="007C1DA7"/>
    <w:rsid w:val="007C27E1"/>
    <w:rsid w:val="007C4970"/>
    <w:rsid w:val="007C5E8C"/>
    <w:rsid w:val="007C7A49"/>
    <w:rsid w:val="007D193A"/>
    <w:rsid w:val="007D32EC"/>
    <w:rsid w:val="007D6685"/>
    <w:rsid w:val="007D7616"/>
    <w:rsid w:val="007E0CC5"/>
    <w:rsid w:val="007E2651"/>
    <w:rsid w:val="007E31C2"/>
    <w:rsid w:val="007F1BCE"/>
    <w:rsid w:val="007F29DA"/>
    <w:rsid w:val="007F658E"/>
    <w:rsid w:val="00804552"/>
    <w:rsid w:val="00804C4B"/>
    <w:rsid w:val="008073B3"/>
    <w:rsid w:val="008073DA"/>
    <w:rsid w:val="00815DB0"/>
    <w:rsid w:val="00826BBB"/>
    <w:rsid w:val="00827691"/>
    <w:rsid w:val="00831554"/>
    <w:rsid w:val="0083187A"/>
    <w:rsid w:val="00832820"/>
    <w:rsid w:val="00847B3A"/>
    <w:rsid w:val="00852B44"/>
    <w:rsid w:val="00857E13"/>
    <w:rsid w:val="008604C2"/>
    <w:rsid w:val="00861E20"/>
    <w:rsid w:val="00863158"/>
    <w:rsid w:val="008641C0"/>
    <w:rsid w:val="008721CC"/>
    <w:rsid w:val="008727B8"/>
    <w:rsid w:val="008734E1"/>
    <w:rsid w:val="00873A89"/>
    <w:rsid w:val="008740D8"/>
    <w:rsid w:val="00875F8B"/>
    <w:rsid w:val="008805F4"/>
    <w:rsid w:val="00882D57"/>
    <w:rsid w:val="00883F27"/>
    <w:rsid w:val="00884269"/>
    <w:rsid w:val="00886EB1"/>
    <w:rsid w:val="0088780B"/>
    <w:rsid w:val="00890A63"/>
    <w:rsid w:val="00895700"/>
    <w:rsid w:val="008966ED"/>
    <w:rsid w:val="008B0880"/>
    <w:rsid w:val="008B10AD"/>
    <w:rsid w:val="008B3378"/>
    <w:rsid w:val="008B535B"/>
    <w:rsid w:val="008B7B38"/>
    <w:rsid w:val="008C72EF"/>
    <w:rsid w:val="008D0E43"/>
    <w:rsid w:val="008D3DA1"/>
    <w:rsid w:val="008E0A8B"/>
    <w:rsid w:val="008E0EFC"/>
    <w:rsid w:val="008E34F8"/>
    <w:rsid w:val="008E425D"/>
    <w:rsid w:val="008E44A0"/>
    <w:rsid w:val="008E4BD5"/>
    <w:rsid w:val="008E4FAD"/>
    <w:rsid w:val="008E69E8"/>
    <w:rsid w:val="008E6ADB"/>
    <w:rsid w:val="008F053B"/>
    <w:rsid w:val="008F38F9"/>
    <w:rsid w:val="008F4F76"/>
    <w:rsid w:val="008F7515"/>
    <w:rsid w:val="0090199B"/>
    <w:rsid w:val="00903355"/>
    <w:rsid w:val="009052FF"/>
    <w:rsid w:val="009057EE"/>
    <w:rsid w:val="00906194"/>
    <w:rsid w:val="0090625E"/>
    <w:rsid w:val="009069BA"/>
    <w:rsid w:val="00912B29"/>
    <w:rsid w:val="00913D43"/>
    <w:rsid w:val="00916A2B"/>
    <w:rsid w:val="00917EA6"/>
    <w:rsid w:val="00920528"/>
    <w:rsid w:val="00922553"/>
    <w:rsid w:val="0092490F"/>
    <w:rsid w:val="009257CC"/>
    <w:rsid w:val="00931D5D"/>
    <w:rsid w:val="009340B4"/>
    <w:rsid w:val="00934952"/>
    <w:rsid w:val="0093539D"/>
    <w:rsid w:val="00936600"/>
    <w:rsid w:val="00936814"/>
    <w:rsid w:val="00936A3B"/>
    <w:rsid w:val="00936B02"/>
    <w:rsid w:val="00940A29"/>
    <w:rsid w:val="00940A6D"/>
    <w:rsid w:val="00941046"/>
    <w:rsid w:val="00943DA7"/>
    <w:rsid w:val="009440BC"/>
    <w:rsid w:val="009509F7"/>
    <w:rsid w:val="00950FD1"/>
    <w:rsid w:val="00951589"/>
    <w:rsid w:val="00951CAF"/>
    <w:rsid w:val="0095236B"/>
    <w:rsid w:val="00952BA2"/>
    <w:rsid w:val="009554EB"/>
    <w:rsid w:val="00956CEB"/>
    <w:rsid w:val="009605FC"/>
    <w:rsid w:val="00964B6E"/>
    <w:rsid w:val="009654A8"/>
    <w:rsid w:val="00965AE6"/>
    <w:rsid w:val="00965DBE"/>
    <w:rsid w:val="0096618D"/>
    <w:rsid w:val="00966CA5"/>
    <w:rsid w:val="00971CD4"/>
    <w:rsid w:val="00972EB3"/>
    <w:rsid w:val="00975608"/>
    <w:rsid w:val="00976CAB"/>
    <w:rsid w:val="00980AE1"/>
    <w:rsid w:val="00984008"/>
    <w:rsid w:val="00984116"/>
    <w:rsid w:val="009869E4"/>
    <w:rsid w:val="00986A81"/>
    <w:rsid w:val="00987E4B"/>
    <w:rsid w:val="0099017C"/>
    <w:rsid w:val="00990284"/>
    <w:rsid w:val="00991D32"/>
    <w:rsid w:val="00991DD5"/>
    <w:rsid w:val="0099238F"/>
    <w:rsid w:val="00992528"/>
    <w:rsid w:val="00992ED2"/>
    <w:rsid w:val="009930DB"/>
    <w:rsid w:val="00996E75"/>
    <w:rsid w:val="009977D8"/>
    <w:rsid w:val="009A387D"/>
    <w:rsid w:val="009A570A"/>
    <w:rsid w:val="009A59B8"/>
    <w:rsid w:val="009B1ED8"/>
    <w:rsid w:val="009B7097"/>
    <w:rsid w:val="009B7EFF"/>
    <w:rsid w:val="009C2040"/>
    <w:rsid w:val="009C495E"/>
    <w:rsid w:val="009C7F77"/>
    <w:rsid w:val="009D6C7B"/>
    <w:rsid w:val="009E08E7"/>
    <w:rsid w:val="009E4500"/>
    <w:rsid w:val="009E4EBA"/>
    <w:rsid w:val="009E7C0A"/>
    <w:rsid w:val="009E7C9F"/>
    <w:rsid w:val="009F032D"/>
    <w:rsid w:val="009F1EC3"/>
    <w:rsid w:val="009F2573"/>
    <w:rsid w:val="009F3894"/>
    <w:rsid w:val="009F41B4"/>
    <w:rsid w:val="009F4278"/>
    <w:rsid w:val="009F509B"/>
    <w:rsid w:val="009F56AE"/>
    <w:rsid w:val="009F6E73"/>
    <w:rsid w:val="009F7188"/>
    <w:rsid w:val="009F7B9A"/>
    <w:rsid w:val="00A00769"/>
    <w:rsid w:val="00A01A42"/>
    <w:rsid w:val="00A03B1F"/>
    <w:rsid w:val="00A06912"/>
    <w:rsid w:val="00A12965"/>
    <w:rsid w:val="00A14AE2"/>
    <w:rsid w:val="00A16BE4"/>
    <w:rsid w:val="00A2248B"/>
    <w:rsid w:val="00A226E7"/>
    <w:rsid w:val="00A22744"/>
    <w:rsid w:val="00A24454"/>
    <w:rsid w:val="00A25055"/>
    <w:rsid w:val="00A2563C"/>
    <w:rsid w:val="00A269FF"/>
    <w:rsid w:val="00A31A30"/>
    <w:rsid w:val="00A31A92"/>
    <w:rsid w:val="00A327C6"/>
    <w:rsid w:val="00A32AB0"/>
    <w:rsid w:val="00A4120F"/>
    <w:rsid w:val="00A42609"/>
    <w:rsid w:val="00A443FD"/>
    <w:rsid w:val="00A452F2"/>
    <w:rsid w:val="00A47194"/>
    <w:rsid w:val="00A51B6A"/>
    <w:rsid w:val="00A5526A"/>
    <w:rsid w:val="00A5556C"/>
    <w:rsid w:val="00A558F9"/>
    <w:rsid w:val="00A569AF"/>
    <w:rsid w:val="00A61399"/>
    <w:rsid w:val="00A614D0"/>
    <w:rsid w:val="00A61CB0"/>
    <w:rsid w:val="00A62050"/>
    <w:rsid w:val="00A67106"/>
    <w:rsid w:val="00A679EB"/>
    <w:rsid w:val="00A73A43"/>
    <w:rsid w:val="00A77B49"/>
    <w:rsid w:val="00A83398"/>
    <w:rsid w:val="00A833E3"/>
    <w:rsid w:val="00A86511"/>
    <w:rsid w:val="00A91316"/>
    <w:rsid w:val="00A94509"/>
    <w:rsid w:val="00A9665A"/>
    <w:rsid w:val="00A976D8"/>
    <w:rsid w:val="00AA24A3"/>
    <w:rsid w:val="00AA2845"/>
    <w:rsid w:val="00AA4CCC"/>
    <w:rsid w:val="00AA76B2"/>
    <w:rsid w:val="00AB2559"/>
    <w:rsid w:val="00AB3B04"/>
    <w:rsid w:val="00AB4E7D"/>
    <w:rsid w:val="00AB561B"/>
    <w:rsid w:val="00AB64BF"/>
    <w:rsid w:val="00AB6D86"/>
    <w:rsid w:val="00AB6FFF"/>
    <w:rsid w:val="00AB73AE"/>
    <w:rsid w:val="00AC08F9"/>
    <w:rsid w:val="00AC5C5A"/>
    <w:rsid w:val="00AC7215"/>
    <w:rsid w:val="00AC7F10"/>
    <w:rsid w:val="00AD0973"/>
    <w:rsid w:val="00AD1888"/>
    <w:rsid w:val="00AD25D3"/>
    <w:rsid w:val="00AD3AD2"/>
    <w:rsid w:val="00AD3CB1"/>
    <w:rsid w:val="00AD5BEF"/>
    <w:rsid w:val="00AD6D29"/>
    <w:rsid w:val="00AE045D"/>
    <w:rsid w:val="00AE16AC"/>
    <w:rsid w:val="00AE2BA5"/>
    <w:rsid w:val="00AE318F"/>
    <w:rsid w:val="00AE3933"/>
    <w:rsid w:val="00AE418B"/>
    <w:rsid w:val="00AE5B89"/>
    <w:rsid w:val="00AE6065"/>
    <w:rsid w:val="00AE7899"/>
    <w:rsid w:val="00AF5661"/>
    <w:rsid w:val="00B009A9"/>
    <w:rsid w:val="00B06827"/>
    <w:rsid w:val="00B06DDE"/>
    <w:rsid w:val="00B105CB"/>
    <w:rsid w:val="00B10D8C"/>
    <w:rsid w:val="00B111A1"/>
    <w:rsid w:val="00B13C87"/>
    <w:rsid w:val="00B15E50"/>
    <w:rsid w:val="00B169AD"/>
    <w:rsid w:val="00B2193C"/>
    <w:rsid w:val="00B21FE3"/>
    <w:rsid w:val="00B2204F"/>
    <w:rsid w:val="00B23006"/>
    <w:rsid w:val="00B24DE6"/>
    <w:rsid w:val="00B25648"/>
    <w:rsid w:val="00B265EC"/>
    <w:rsid w:val="00B32A67"/>
    <w:rsid w:val="00B3431E"/>
    <w:rsid w:val="00B43518"/>
    <w:rsid w:val="00B45196"/>
    <w:rsid w:val="00B458DC"/>
    <w:rsid w:val="00B46469"/>
    <w:rsid w:val="00B52E25"/>
    <w:rsid w:val="00B531B9"/>
    <w:rsid w:val="00B53C06"/>
    <w:rsid w:val="00B54C98"/>
    <w:rsid w:val="00B558EA"/>
    <w:rsid w:val="00B56117"/>
    <w:rsid w:val="00B56FBF"/>
    <w:rsid w:val="00B57A78"/>
    <w:rsid w:val="00B6020C"/>
    <w:rsid w:val="00B62913"/>
    <w:rsid w:val="00B62964"/>
    <w:rsid w:val="00B62CA3"/>
    <w:rsid w:val="00B62CE9"/>
    <w:rsid w:val="00B7170F"/>
    <w:rsid w:val="00B73056"/>
    <w:rsid w:val="00B732BF"/>
    <w:rsid w:val="00B741A1"/>
    <w:rsid w:val="00B741D0"/>
    <w:rsid w:val="00B7657B"/>
    <w:rsid w:val="00B803C8"/>
    <w:rsid w:val="00B81529"/>
    <w:rsid w:val="00B81A1B"/>
    <w:rsid w:val="00B858F7"/>
    <w:rsid w:val="00B872E3"/>
    <w:rsid w:val="00B94B98"/>
    <w:rsid w:val="00B95726"/>
    <w:rsid w:val="00B95D9B"/>
    <w:rsid w:val="00B966FF"/>
    <w:rsid w:val="00B97EF0"/>
    <w:rsid w:val="00BA2F40"/>
    <w:rsid w:val="00BA3A38"/>
    <w:rsid w:val="00BA75F9"/>
    <w:rsid w:val="00BB0E8C"/>
    <w:rsid w:val="00BB4E5C"/>
    <w:rsid w:val="00BB58DE"/>
    <w:rsid w:val="00BC063F"/>
    <w:rsid w:val="00BC386D"/>
    <w:rsid w:val="00BC4E5C"/>
    <w:rsid w:val="00BC6370"/>
    <w:rsid w:val="00BC6DEA"/>
    <w:rsid w:val="00BD23D1"/>
    <w:rsid w:val="00BD62E0"/>
    <w:rsid w:val="00BD6CDA"/>
    <w:rsid w:val="00BD6F87"/>
    <w:rsid w:val="00BD77BB"/>
    <w:rsid w:val="00BE0453"/>
    <w:rsid w:val="00BE4F67"/>
    <w:rsid w:val="00BF06E9"/>
    <w:rsid w:val="00BF1D51"/>
    <w:rsid w:val="00BF6E34"/>
    <w:rsid w:val="00BF6F49"/>
    <w:rsid w:val="00C01BBB"/>
    <w:rsid w:val="00C04C1D"/>
    <w:rsid w:val="00C0552F"/>
    <w:rsid w:val="00C05A1C"/>
    <w:rsid w:val="00C07E6C"/>
    <w:rsid w:val="00C11BCB"/>
    <w:rsid w:val="00C12BDF"/>
    <w:rsid w:val="00C15B55"/>
    <w:rsid w:val="00C16B4C"/>
    <w:rsid w:val="00C16F9E"/>
    <w:rsid w:val="00C21881"/>
    <w:rsid w:val="00C21913"/>
    <w:rsid w:val="00C2206B"/>
    <w:rsid w:val="00C228F6"/>
    <w:rsid w:val="00C2415B"/>
    <w:rsid w:val="00C26BA3"/>
    <w:rsid w:val="00C27B31"/>
    <w:rsid w:val="00C30755"/>
    <w:rsid w:val="00C324C1"/>
    <w:rsid w:val="00C361CE"/>
    <w:rsid w:val="00C458DA"/>
    <w:rsid w:val="00C46D90"/>
    <w:rsid w:val="00C47EA6"/>
    <w:rsid w:val="00C51285"/>
    <w:rsid w:val="00C52141"/>
    <w:rsid w:val="00C53B88"/>
    <w:rsid w:val="00C53C46"/>
    <w:rsid w:val="00C55634"/>
    <w:rsid w:val="00C560BA"/>
    <w:rsid w:val="00C573C3"/>
    <w:rsid w:val="00C57DF5"/>
    <w:rsid w:val="00C60956"/>
    <w:rsid w:val="00C62623"/>
    <w:rsid w:val="00C6606B"/>
    <w:rsid w:val="00C6664F"/>
    <w:rsid w:val="00C67F40"/>
    <w:rsid w:val="00C70301"/>
    <w:rsid w:val="00C7225F"/>
    <w:rsid w:val="00C74587"/>
    <w:rsid w:val="00C80731"/>
    <w:rsid w:val="00C812D0"/>
    <w:rsid w:val="00C817B1"/>
    <w:rsid w:val="00C823C2"/>
    <w:rsid w:val="00C85BD5"/>
    <w:rsid w:val="00C86B85"/>
    <w:rsid w:val="00C87DDC"/>
    <w:rsid w:val="00C90EF6"/>
    <w:rsid w:val="00C93BB7"/>
    <w:rsid w:val="00C94039"/>
    <w:rsid w:val="00C94A7D"/>
    <w:rsid w:val="00C94BF8"/>
    <w:rsid w:val="00CA0FA7"/>
    <w:rsid w:val="00CA23F7"/>
    <w:rsid w:val="00CA4DC6"/>
    <w:rsid w:val="00CB2CD4"/>
    <w:rsid w:val="00CB599D"/>
    <w:rsid w:val="00CB5B87"/>
    <w:rsid w:val="00CB7AFE"/>
    <w:rsid w:val="00CB7DE3"/>
    <w:rsid w:val="00CC3FCE"/>
    <w:rsid w:val="00CC4528"/>
    <w:rsid w:val="00CC51C2"/>
    <w:rsid w:val="00CC6409"/>
    <w:rsid w:val="00CC7015"/>
    <w:rsid w:val="00CC76AB"/>
    <w:rsid w:val="00CD16AD"/>
    <w:rsid w:val="00CD4185"/>
    <w:rsid w:val="00CD49D9"/>
    <w:rsid w:val="00CD5363"/>
    <w:rsid w:val="00CD680A"/>
    <w:rsid w:val="00CD6B00"/>
    <w:rsid w:val="00CD70B0"/>
    <w:rsid w:val="00CE2C5B"/>
    <w:rsid w:val="00CE31C9"/>
    <w:rsid w:val="00CE6C8D"/>
    <w:rsid w:val="00CF4239"/>
    <w:rsid w:val="00CF65DC"/>
    <w:rsid w:val="00D01286"/>
    <w:rsid w:val="00D01A5D"/>
    <w:rsid w:val="00D043AC"/>
    <w:rsid w:val="00D10216"/>
    <w:rsid w:val="00D10E50"/>
    <w:rsid w:val="00D13AA1"/>
    <w:rsid w:val="00D13B30"/>
    <w:rsid w:val="00D14210"/>
    <w:rsid w:val="00D21E0E"/>
    <w:rsid w:val="00D2224A"/>
    <w:rsid w:val="00D240C3"/>
    <w:rsid w:val="00D256AD"/>
    <w:rsid w:val="00D25D24"/>
    <w:rsid w:val="00D2600B"/>
    <w:rsid w:val="00D264D6"/>
    <w:rsid w:val="00D319A5"/>
    <w:rsid w:val="00D34095"/>
    <w:rsid w:val="00D3518E"/>
    <w:rsid w:val="00D360A6"/>
    <w:rsid w:val="00D365C3"/>
    <w:rsid w:val="00D370CB"/>
    <w:rsid w:val="00D37717"/>
    <w:rsid w:val="00D37AFB"/>
    <w:rsid w:val="00D41E96"/>
    <w:rsid w:val="00D5388B"/>
    <w:rsid w:val="00D53B91"/>
    <w:rsid w:val="00D5439E"/>
    <w:rsid w:val="00D5785D"/>
    <w:rsid w:val="00D61E0F"/>
    <w:rsid w:val="00D645E2"/>
    <w:rsid w:val="00D66ED2"/>
    <w:rsid w:val="00D70F55"/>
    <w:rsid w:val="00D71365"/>
    <w:rsid w:val="00D74A3B"/>
    <w:rsid w:val="00D7540B"/>
    <w:rsid w:val="00D7656C"/>
    <w:rsid w:val="00D7708A"/>
    <w:rsid w:val="00D7794C"/>
    <w:rsid w:val="00D84EE9"/>
    <w:rsid w:val="00D84FFB"/>
    <w:rsid w:val="00D86C8F"/>
    <w:rsid w:val="00D86FB6"/>
    <w:rsid w:val="00D87948"/>
    <w:rsid w:val="00D96845"/>
    <w:rsid w:val="00D9711D"/>
    <w:rsid w:val="00DA1276"/>
    <w:rsid w:val="00DA4B78"/>
    <w:rsid w:val="00DA5019"/>
    <w:rsid w:val="00DA6ADB"/>
    <w:rsid w:val="00DB75B7"/>
    <w:rsid w:val="00DB7B0D"/>
    <w:rsid w:val="00DC3560"/>
    <w:rsid w:val="00DC46DC"/>
    <w:rsid w:val="00DC7ED4"/>
    <w:rsid w:val="00DD01EA"/>
    <w:rsid w:val="00DD09DB"/>
    <w:rsid w:val="00DD20FF"/>
    <w:rsid w:val="00DE116C"/>
    <w:rsid w:val="00DE2DE0"/>
    <w:rsid w:val="00DE4161"/>
    <w:rsid w:val="00DE4C7A"/>
    <w:rsid w:val="00DE5242"/>
    <w:rsid w:val="00DF00FA"/>
    <w:rsid w:val="00DF0499"/>
    <w:rsid w:val="00DF0637"/>
    <w:rsid w:val="00DF0947"/>
    <w:rsid w:val="00DF3E77"/>
    <w:rsid w:val="00E01105"/>
    <w:rsid w:val="00E03DA6"/>
    <w:rsid w:val="00E123DA"/>
    <w:rsid w:val="00E13E75"/>
    <w:rsid w:val="00E16EF7"/>
    <w:rsid w:val="00E17B5D"/>
    <w:rsid w:val="00E2095F"/>
    <w:rsid w:val="00E2470A"/>
    <w:rsid w:val="00E25491"/>
    <w:rsid w:val="00E2680B"/>
    <w:rsid w:val="00E26B5D"/>
    <w:rsid w:val="00E300C7"/>
    <w:rsid w:val="00E30212"/>
    <w:rsid w:val="00E31D95"/>
    <w:rsid w:val="00E31FF2"/>
    <w:rsid w:val="00E36AD5"/>
    <w:rsid w:val="00E45248"/>
    <w:rsid w:val="00E45DD0"/>
    <w:rsid w:val="00E50C21"/>
    <w:rsid w:val="00E50DFA"/>
    <w:rsid w:val="00E53769"/>
    <w:rsid w:val="00E5473A"/>
    <w:rsid w:val="00E62A0E"/>
    <w:rsid w:val="00E65B93"/>
    <w:rsid w:val="00E7387E"/>
    <w:rsid w:val="00E76315"/>
    <w:rsid w:val="00E77C0B"/>
    <w:rsid w:val="00E81FF0"/>
    <w:rsid w:val="00E82DE5"/>
    <w:rsid w:val="00E83B0D"/>
    <w:rsid w:val="00E86713"/>
    <w:rsid w:val="00E87ADD"/>
    <w:rsid w:val="00E91486"/>
    <w:rsid w:val="00E95CB8"/>
    <w:rsid w:val="00E96D23"/>
    <w:rsid w:val="00E97004"/>
    <w:rsid w:val="00EA0892"/>
    <w:rsid w:val="00EA1778"/>
    <w:rsid w:val="00EA3202"/>
    <w:rsid w:val="00EA72A1"/>
    <w:rsid w:val="00EB12C4"/>
    <w:rsid w:val="00EB3F31"/>
    <w:rsid w:val="00EB4DAB"/>
    <w:rsid w:val="00EB5318"/>
    <w:rsid w:val="00EB5C66"/>
    <w:rsid w:val="00EC1005"/>
    <w:rsid w:val="00EC218C"/>
    <w:rsid w:val="00EC6BD6"/>
    <w:rsid w:val="00EC7BFC"/>
    <w:rsid w:val="00ED1CCC"/>
    <w:rsid w:val="00ED35AF"/>
    <w:rsid w:val="00ED5494"/>
    <w:rsid w:val="00ED739D"/>
    <w:rsid w:val="00EE0D8C"/>
    <w:rsid w:val="00EE3A46"/>
    <w:rsid w:val="00EE46A2"/>
    <w:rsid w:val="00EE5E4C"/>
    <w:rsid w:val="00EE656B"/>
    <w:rsid w:val="00EF1995"/>
    <w:rsid w:val="00EF52C8"/>
    <w:rsid w:val="00EF60C6"/>
    <w:rsid w:val="00EF6471"/>
    <w:rsid w:val="00EF6BFC"/>
    <w:rsid w:val="00F06050"/>
    <w:rsid w:val="00F071D7"/>
    <w:rsid w:val="00F11EEC"/>
    <w:rsid w:val="00F12012"/>
    <w:rsid w:val="00F1239D"/>
    <w:rsid w:val="00F123D8"/>
    <w:rsid w:val="00F1252E"/>
    <w:rsid w:val="00F14639"/>
    <w:rsid w:val="00F14F13"/>
    <w:rsid w:val="00F16E05"/>
    <w:rsid w:val="00F202F6"/>
    <w:rsid w:val="00F22511"/>
    <w:rsid w:val="00F242AD"/>
    <w:rsid w:val="00F250E3"/>
    <w:rsid w:val="00F30987"/>
    <w:rsid w:val="00F31517"/>
    <w:rsid w:val="00F31589"/>
    <w:rsid w:val="00F335DF"/>
    <w:rsid w:val="00F40597"/>
    <w:rsid w:val="00F41822"/>
    <w:rsid w:val="00F425D4"/>
    <w:rsid w:val="00F42B9F"/>
    <w:rsid w:val="00F43EF6"/>
    <w:rsid w:val="00F44675"/>
    <w:rsid w:val="00F507F5"/>
    <w:rsid w:val="00F50FEA"/>
    <w:rsid w:val="00F51027"/>
    <w:rsid w:val="00F55652"/>
    <w:rsid w:val="00F55E1E"/>
    <w:rsid w:val="00F5665A"/>
    <w:rsid w:val="00F578F8"/>
    <w:rsid w:val="00F60F07"/>
    <w:rsid w:val="00F626BD"/>
    <w:rsid w:val="00F64B42"/>
    <w:rsid w:val="00F65E2E"/>
    <w:rsid w:val="00F66F24"/>
    <w:rsid w:val="00F77ED9"/>
    <w:rsid w:val="00F87912"/>
    <w:rsid w:val="00F91F97"/>
    <w:rsid w:val="00F92A69"/>
    <w:rsid w:val="00F94A85"/>
    <w:rsid w:val="00F960CC"/>
    <w:rsid w:val="00FA23CD"/>
    <w:rsid w:val="00FA2FFD"/>
    <w:rsid w:val="00FA6E49"/>
    <w:rsid w:val="00FA70BF"/>
    <w:rsid w:val="00FB0951"/>
    <w:rsid w:val="00FB1813"/>
    <w:rsid w:val="00FB7EE6"/>
    <w:rsid w:val="00FC15E8"/>
    <w:rsid w:val="00FC77CD"/>
    <w:rsid w:val="00FD53BD"/>
    <w:rsid w:val="00FD6C78"/>
    <w:rsid w:val="00FE2201"/>
    <w:rsid w:val="00FE2CFE"/>
    <w:rsid w:val="00FE32B2"/>
    <w:rsid w:val="00FE483D"/>
    <w:rsid w:val="00FE70B2"/>
    <w:rsid w:val="00FE7E4F"/>
    <w:rsid w:val="00FF0365"/>
    <w:rsid w:val="00FF59BD"/>
    <w:rsid w:val="00FF6277"/>
    <w:rsid w:val="00FF796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  <w14:docId w14:val="71D8246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ahoma"/>
        <w:kern w:val="3"/>
        <w:sz w:val="24"/>
        <w:szCs w:val="24"/>
        <w:lang w:val="en-US" w:eastAsia="ja-JP" w:bidi="ar-SA"/>
      </w:rPr>
    </w:rPrDefault>
    <w:pPrDefault>
      <w:pPr>
        <w:widowControl w:val="0"/>
        <w:autoSpaceDN w:val="0"/>
        <w:spacing w:after="120" w:line="360" w:lineRule="auto"/>
        <w:textAlignment w:val="baseline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rsid w:val="000F58CE"/>
    <w:pPr>
      <w:suppressAutoHyphens/>
      <w:jc w:val="both"/>
    </w:pPr>
  </w:style>
  <w:style w:type="paragraph" w:styleId="1">
    <w:name w:val="heading 1"/>
    <w:basedOn w:val="a"/>
    <w:next w:val="a"/>
    <w:link w:val="10"/>
    <w:uiPriority w:val="9"/>
    <w:qFormat/>
    <w:rsid w:val="00404B3E"/>
    <w:pPr>
      <w:keepNext/>
      <w:outlineLvl w:val="0"/>
    </w:pPr>
    <w:rPr>
      <w:rFonts w:asciiTheme="majorHAnsi" w:eastAsiaTheme="majorEastAsia" w:hAnsiTheme="majorHAnsi" w:cstheme="majorBidi"/>
    </w:rPr>
  </w:style>
  <w:style w:type="paragraph" w:styleId="2">
    <w:name w:val="heading 2"/>
    <w:basedOn w:val="a"/>
    <w:link w:val="20"/>
    <w:uiPriority w:val="9"/>
    <w:qFormat/>
    <w:rsid w:val="004C344F"/>
    <w:pPr>
      <w:widowControl/>
      <w:suppressAutoHyphens w:val="0"/>
      <w:autoSpaceDN/>
      <w:spacing w:before="100" w:beforeAutospacing="1" w:after="100" w:afterAutospacing="1"/>
      <w:jc w:val="left"/>
      <w:textAlignment w:val="auto"/>
      <w:outlineLvl w:val="1"/>
    </w:pPr>
    <w:rPr>
      <w:rFonts w:ascii="MS PGothic" w:eastAsia="MS PGothic" w:hAnsi="MS PGothic" w:cs="MS PGothic"/>
      <w:b/>
      <w:bCs/>
      <w:kern w:val="0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Standard">
    <w:name w:val="Standard"/>
    <w:rsid w:val="000F58CE"/>
    <w:pPr>
      <w:suppressAutoHyphens/>
    </w:pPr>
  </w:style>
  <w:style w:type="paragraph" w:customStyle="1" w:styleId="Heading">
    <w:name w:val="Heading"/>
    <w:basedOn w:val="Standard"/>
    <w:next w:val="Textbody"/>
    <w:rsid w:val="000F58CE"/>
    <w:pPr>
      <w:keepNext/>
      <w:spacing w:before="240"/>
    </w:pPr>
    <w:rPr>
      <w:rFonts w:ascii="Arial" w:eastAsia="MS PGothic" w:hAnsi="Arial"/>
      <w:sz w:val="28"/>
      <w:szCs w:val="28"/>
    </w:rPr>
  </w:style>
  <w:style w:type="paragraph" w:customStyle="1" w:styleId="Textbody">
    <w:name w:val="Text body"/>
    <w:basedOn w:val="Standard"/>
    <w:rsid w:val="000F58CE"/>
  </w:style>
  <w:style w:type="paragraph" w:styleId="a3">
    <w:name w:val="List"/>
    <w:basedOn w:val="Textbody"/>
    <w:rsid w:val="000F58CE"/>
  </w:style>
  <w:style w:type="paragraph" w:styleId="a4">
    <w:name w:val="caption"/>
    <w:basedOn w:val="Standard"/>
    <w:rsid w:val="000F58CE"/>
    <w:pPr>
      <w:suppressLineNumbers/>
      <w:spacing w:before="120"/>
    </w:pPr>
    <w:rPr>
      <w:i/>
      <w:iCs/>
    </w:rPr>
  </w:style>
  <w:style w:type="paragraph" w:customStyle="1" w:styleId="Index">
    <w:name w:val="Index"/>
    <w:basedOn w:val="Standard"/>
    <w:rsid w:val="000F58CE"/>
    <w:pPr>
      <w:suppressLineNumbers/>
    </w:pPr>
  </w:style>
  <w:style w:type="paragraph" w:customStyle="1" w:styleId="PreformattedText">
    <w:name w:val="Preformatted Text"/>
    <w:basedOn w:val="Standard"/>
    <w:rsid w:val="000F58CE"/>
    <w:rPr>
      <w:rFonts w:ascii="Courier New" w:eastAsia="MS PGothic" w:hAnsi="Courier New" w:cs="MS PGothic"/>
      <w:sz w:val="20"/>
      <w:szCs w:val="20"/>
    </w:rPr>
  </w:style>
  <w:style w:type="paragraph" w:customStyle="1" w:styleId="TableContents">
    <w:name w:val="Table Contents"/>
    <w:basedOn w:val="Standard"/>
    <w:rsid w:val="000F58CE"/>
    <w:pPr>
      <w:suppressLineNumbers/>
    </w:pPr>
  </w:style>
  <w:style w:type="paragraph" w:customStyle="1" w:styleId="TableHeading">
    <w:name w:val="Table Heading"/>
    <w:basedOn w:val="TableContents"/>
    <w:rsid w:val="000F58CE"/>
    <w:pPr>
      <w:jc w:val="center"/>
    </w:pPr>
    <w:rPr>
      <w:b/>
      <w:bCs/>
    </w:rPr>
  </w:style>
  <w:style w:type="paragraph" w:customStyle="1" w:styleId="a5">
    <w:name w:val="??"/>
    <w:rsid w:val="000F58CE"/>
    <w:pPr>
      <w:suppressAutoHyphens/>
      <w:autoSpaceDE w:val="0"/>
      <w:spacing w:line="200" w:lineRule="atLeast"/>
    </w:pPr>
    <w:rPr>
      <w:rFonts w:ascii="Tahoma" w:eastAsia="Tahoma" w:hAnsi="Tahoma"/>
      <w:sz w:val="36"/>
      <w:szCs w:val="36"/>
    </w:rPr>
  </w:style>
  <w:style w:type="paragraph" w:customStyle="1" w:styleId="a6">
    <w:name w:val="????????????"/>
    <w:basedOn w:val="a5"/>
    <w:rsid w:val="000F58CE"/>
  </w:style>
  <w:style w:type="paragraph" w:customStyle="1" w:styleId="a7">
    <w:name w:val="?????????"/>
    <w:basedOn w:val="a5"/>
    <w:rsid w:val="000F58CE"/>
  </w:style>
  <w:style w:type="paragraph" w:customStyle="1" w:styleId="a8">
    <w:name w:val="?????????????"/>
    <w:basedOn w:val="a5"/>
    <w:rsid w:val="000F58CE"/>
  </w:style>
  <w:style w:type="paragraph" w:customStyle="1" w:styleId="a9">
    <w:name w:val="????"/>
    <w:basedOn w:val="a5"/>
    <w:rsid w:val="000F58CE"/>
  </w:style>
  <w:style w:type="paragraph" w:customStyle="1" w:styleId="WW-">
    <w:name w:val="WW-??"/>
    <w:basedOn w:val="a5"/>
    <w:rsid w:val="000F58CE"/>
  </w:style>
  <w:style w:type="paragraph" w:customStyle="1" w:styleId="aa">
    <w:name w:val="??????"/>
    <w:basedOn w:val="a5"/>
    <w:rsid w:val="000F58CE"/>
  </w:style>
  <w:style w:type="paragraph" w:customStyle="1" w:styleId="ab">
    <w:name w:val="???????"/>
    <w:basedOn w:val="a5"/>
    <w:rsid w:val="000F58CE"/>
    <w:pPr>
      <w:ind w:firstLine="340"/>
    </w:pPr>
  </w:style>
  <w:style w:type="paragraph" w:customStyle="1" w:styleId="WW-0">
    <w:name w:val="WW-????"/>
    <w:basedOn w:val="a5"/>
    <w:rsid w:val="000F58CE"/>
  </w:style>
  <w:style w:type="paragraph" w:customStyle="1" w:styleId="11">
    <w:name w:val="???? 1"/>
    <w:basedOn w:val="a5"/>
    <w:rsid w:val="000F58CE"/>
    <w:pPr>
      <w:jc w:val="center"/>
    </w:pPr>
  </w:style>
  <w:style w:type="paragraph" w:customStyle="1" w:styleId="21">
    <w:name w:val="???? 2"/>
    <w:basedOn w:val="a5"/>
    <w:rsid w:val="000F58CE"/>
    <w:pPr>
      <w:spacing w:before="57" w:after="57"/>
      <w:ind w:right="113"/>
      <w:jc w:val="center"/>
    </w:pPr>
  </w:style>
  <w:style w:type="paragraph" w:customStyle="1" w:styleId="ac">
    <w:name w:val="???"/>
    <w:basedOn w:val="a5"/>
    <w:rsid w:val="000F58CE"/>
    <w:pPr>
      <w:spacing w:before="238" w:after="119"/>
    </w:pPr>
  </w:style>
  <w:style w:type="paragraph" w:customStyle="1" w:styleId="12">
    <w:name w:val="??? 1"/>
    <w:basedOn w:val="a5"/>
    <w:rsid w:val="000F58CE"/>
    <w:pPr>
      <w:spacing w:before="238" w:after="119"/>
    </w:pPr>
  </w:style>
  <w:style w:type="paragraph" w:customStyle="1" w:styleId="22">
    <w:name w:val="??? 2"/>
    <w:basedOn w:val="a5"/>
    <w:rsid w:val="000F58CE"/>
    <w:pPr>
      <w:spacing w:before="238" w:after="119"/>
    </w:pPr>
  </w:style>
  <w:style w:type="paragraph" w:customStyle="1" w:styleId="WW-1">
    <w:name w:val="WW-???"/>
    <w:basedOn w:val="a5"/>
    <w:rsid w:val="000F58CE"/>
  </w:style>
  <w:style w:type="paragraph" w:customStyle="1" w:styleId="LTGliederung1">
    <w:name w:val="??~LT~Gliederung 1"/>
    <w:rsid w:val="000F58CE"/>
    <w:pPr>
      <w:suppressAutoHyphens/>
      <w:autoSpaceDE w:val="0"/>
      <w:spacing w:after="283"/>
    </w:pPr>
    <w:rPr>
      <w:rFonts w:ascii="Tahoma" w:eastAsia="Tahoma" w:hAnsi="Tahoma"/>
      <w:sz w:val="64"/>
      <w:szCs w:val="64"/>
    </w:rPr>
  </w:style>
  <w:style w:type="paragraph" w:customStyle="1" w:styleId="LTGliederung2">
    <w:name w:val="??~LT~Gliederung 2"/>
    <w:basedOn w:val="LTGliederung1"/>
    <w:rsid w:val="000F58CE"/>
    <w:pPr>
      <w:spacing w:after="227"/>
    </w:pPr>
    <w:rPr>
      <w:sz w:val="56"/>
      <w:szCs w:val="56"/>
    </w:rPr>
  </w:style>
  <w:style w:type="paragraph" w:customStyle="1" w:styleId="LTGliederung3">
    <w:name w:val="??~LT~Gliederung 3"/>
    <w:basedOn w:val="LTGliederung2"/>
    <w:rsid w:val="000F58CE"/>
    <w:pPr>
      <w:spacing w:after="170"/>
    </w:pPr>
    <w:rPr>
      <w:sz w:val="48"/>
      <w:szCs w:val="48"/>
    </w:rPr>
  </w:style>
  <w:style w:type="paragraph" w:customStyle="1" w:styleId="LTGliederung4">
    <w:name w:val="??~LT~Gliederung 4"/>
    <w:basedOn w:val="LTGliederung3"/>
    <w:rsid w:val="000F58CE"/>
    <w:pPr>
      <w:spacing w:after="113"/>
    </w:pPr>
    <w:rPr>
      <w:sz w:val="40"/>
      <w:szCs w:val="40"/>
    </w:rPr>
  </w:style>
  <w:style w:type="paragraph" w:customStyle="1" w:styleId="LTGliederung5">
    <w:name w:val="??~LT~Gliederung 5"/>
    <w:basedOn w:val="LTGliederung4"/>
    <w:rsid w:val="000F58CE"/>
    <w:pPr>
      <w:spacing w:after="57"/>
    </w:pPr>
  </w:style>
  <w:style w:type="paragraph" w:customStyle="1" w:styleId="LTGliederung6">
    <w:name w:val="??~LT~Gliederung 6"/>
    <w:basedOn w:val="LTGliederung5"/>
    <w:rsid w:val="000F58CE"/>
  </w:style>
  <w:style w:type="paragraph" w:customStyle="1" w:styleId="LTGliederung7">
    <w:name w:val="??~LT~Gliederung 7"/>
    <w:basedOn w:val="LTGliederung6"/>
    <w:rsid w:val="000F58CE"/>
  </w:style>
  <w:style w:type="paragraph" w:customStyle="1" w:styleId="LTGliederung8">
    <w:name w:val="??~LT~Gliederung 8"/>
    <w:basedOn w:val="LTGliederung7"/>
    <w:rsid w:val="000F58CE"/>
  </w:style>
  <w:style w:type="paragraph" w:customStyle="1" w:styleId="LTGliederung9">
    <w:name w:val="??~LT~Gliederung 9"/>
    <w:basedOn w:val="LTGliederung8"/>
    <w:rsid w:val="000F58CE"/>
  </w:style>
  <w:style w:type="paragraph" w:customStyle="1" w:styleId="LTTitel">
    <w:name w:val="??~LT~Titel"/>
    <w:rsid w:val="000F58CE"/>
    <w:pPr>
      <w:suppressAutoHyphens/>
      <w:autoSpaceDE w:val="0"/>
      <w:jc w:val="center"/>
    </w:pPr>
    <w:rPr>
      <w:rFonts w:ascii="Tahoma" w:eastAsia="Tahoma" w:hAnsi="Tahoma"/>
      <w:sz w:val="88"/>
      <w:szCs w:val="88"/>
    </w:rPr>
  </w:style>
  <w:style w:type="paragraph" w:customStyle="1" w:styleId="LTUntertitel">
    <w:name w:val="??~LT~Untertitel"/>
    <w:rsid w:val="000F58CE"/>
    <w:pPr>
      <w:suppressAutoHyphens/>
      <w:autoSpaceDE w:val="0"/>
      <w:jc w:val="center"/>
    </w:pPr>
    <w:rPr>
      <w:rFonts w:ascii="Tahoma" w:eastAsia="Tahoma" w:hAnsi="Tahoma"/>
      <w:sz w:val="64"/>
      <w:szCs w:val="64"/>
    </w:rPr>
  </w:style>
  <w:style w:type="paragraph" w:customStyle="1" w:styleId="LTNotizen">
    <w:name w:val="??~LT~Notizen"/>
    <w:rsid w:val="000F58CE"/>
    <w:pPr>
      <w:suppressAutoHyphens/>
      <w:autoSpaceDE w:val="0"/>
      <w:ind w:left="340" w:hanging="340"/>
    </w:pPr>
    <w:rPr>
      <w:rFonts w:ascii="Tahoma" w:eastAsia="Tahoma" w:hAnsi="Tahoma"/>
      <w:sz w:val="40"/>
      <w:szCs w:val="40"/>
    </w:rPr>
  </w:style>
  <w:style w:type="paragraph" w:customStyle="1" w:styleId="LTHintergrundobjekte">
    <w:name w:val="??~LT~Hintergrundobjekte"/>
    <w:rsid w:val="000F58CE"/>
    <w:pPr>
      <w:suppressAutoHyphens/>
      <w:autoSpaceDE w:val="0"/>
    </w:pPr>
  </w:style>
  <w:style w:type="paragraph" w:customStyle="1" w:styleId="LTHintergrund">
    <w:name w:val="??~LT~Hintergrund"/>
    <w:rsid w:val="000F58CE"/>
    <w:pPr>
      <w:suppressAutoHyphens/>
      <w:autoSpaceDE w:val="0"/>
    </w:pPr>
  </w:style>
  <w:style w:type="paragraph" w:customStyle="1" w:styleId="default">
    <w:name w:val="default"/>
    <w:rsid w:val="000F58CE"/>
    <w:pPr>
      <w:suppressAutoHyphens/>
      <w:autoSpaceDE w:val="0"/>
      <w:spacing w:line="200" w:lineRule="atLeast"/>
    </w:pPr>
    <w:rPr>
      <w:rFonts w:ascii="Tahoma" w:eastAsia="Tahoma" w:hAnsi="Tahoma"/>
      <w:sz w:val="36"/>
      <w:szCs w:val="36"/>
    </w:rPr>
  </w:style>
  <w:style w:type="paragraph" w:customStyle="1" w:styleId="blue1">
    <w:name w:val="blue1"/>
    <w:basedOn w:val="default"/>
    <w:rsid w:val="000F58CE"/>
  </w:style>
  <w:style w:type="paragraph" w:customStyle="1" w:styleId="blue2">
    <w:name w:val="blue2"/>
    <w:basedOn w:val="default"/>
    <w:rsid w:val="000F58CE"/>
  </w:style>
  <w:style w:type="paragraph" w:customStyle="1" w:styleId="blue3">
    <w:name w:val="blue3"/>
    <w:basedOn w:val="default"/>
    <w:rsid w:val="000F58CE"/>
  </w:style>
  <w:style w:type="paragraph" w:customStyle="1" w:styleId="bw1">
    <w:name w:val="bw1"/>
    <w:basedOn w:val="default"/>
    <w:rsid w:val="000F58CE"/>
  </w:style>
  <w:style w:type="paragraph" w:customStyle="1" w:styleId="bw2">
    <w:name w:val="bw2"/>
    <w:basedOn w:val="default"/>
    <w:rsid w:val="000F58CE"/>
  </w:style>
  <w:style w:type="paragraph" w:customStyle="1" w:styleId="bw3">
    <w:name w:val="bw3"/>
    <w:basedOn w:val="default"/>
    <w:rsid w:val="000F58CE"/>
  </w:style>
  <w:style w:type="paragraph" w:customStyle="1" w:styleId="orange1">
    <w:name w:val="orange1"/>
    <w:basedOn w:val="default"/>
    <w:rsid w:val="000F58CE"/>
  </w:style>
  <w:style w:type="paragraph" w:customStyle="1" w:styleId="orange2">
    <w:name w:val="orange2"/>
    <w:basedOn w:val="default"/>
    <w:rsid w:val="000F58CE"/>
  </w:style>
  <w:style w:type="paragraph" w:customStyle="1" w:styleId="orange3">
    <w:name w:val="orange3"/>
    <w:basedOn w:val="default"/>
    <w:rsid w:val="000F58CE"/>
  </w:style>
  <w:style w:type="paragraph" w:customStyle="1" w:styleId="turquise1">
    <w:name w:val="turquise1"/>
    <w:basedOn w:val="default"/>
    <w:rsid w:val="000F58CE"/>
  </w:style>
  <w:style w:type="paragraph" w:customStyle="1" w:styleId="turquise2">
    <w:name w:val="turquise2"/>
    <w:basedOn w:val="default"/>
    <w:rsid w:val="000F58CE"/>
  </w:style>
  <w:style w:type="paragraph" w:customStyle="1" w:styleId="turquise3">
    <w:name w:val="turquise3"/>
    <w:basedOn w:val="default"/>
    <w:rsid w:val="000F58CE"/>
  </w:style>
  <w:style w:type="paragraph" w:customStyle="1" w:styleId="gray1">
    <w:name w:val="gray1"/>
    <w:basedOn w:val="default"/>
    <w:rsid w:val="000F58CE"/>
  </w:style>
  <w:style w:type="paragraph" w:customStyle="1" w:styleId="gray2">
    <w:name w:val="gray2"/>
    <w:basedOn w:val="default"/>
    <w:rsid w:val="000F58CE"/>
  </w:style>
  <w:style w:type="paragraph" w:customStyle="1" w:styleId="gray3">
    <w:name w:val="gray3"/>
    <w:basedOn w:val="default"/>
    <w:rsid w:val="000F58CE"/>
  </w:style>
  <w:style w:type="paragraph" w:customStyle="1" w:styleId="sun1">
    <w:name w:val="sun1"/>
    <w:basedOn w:val="default"/>
    <w:rsid w:val="000F58CE"/>
  </w:style>
  <w:style w:type="paragraph" w:customStyle="1" w:styleId="sun2">
    <w:name w:val="sun2"/>
    <w:basedOn w:val="default"/>
    <w:rsid w:val="000F58CE"/>
  </w:style>
  <w:style w:type="paragraph" w:customStyle="1" w:styleId="sun3">
    <w:name w:val="sun3"/>
    <w:basedOn w:val="default"/>
    <w:rsid w:val="000F58CE"/>
  </w:style>
  <w:style w:type="paragraph" w:customStyle="1" w:styleId="earth1">
    <w:name w:val="earth1"/>
    <w:basedOn w:val="default"/>
    <w:rsid w:val="000F58CE"/>
  </w:style>
  <w:style w:type="paragraph" w:customStyle="1" w:styleId="earth2">
    <w:name w:val="earth2"/>
    <w:basedOn w:val="default"/>
    <w:rsid w:val="000F58CE"/>
  </w:style>
  <w:style w:type="paragraph" w:customStyle="1" w:styleId="earth3">
    <w:name w:val="earth3"/>
    <w:basedOn w:val="default"/>
    <w:rsid w:val="000F58CE"/>
  </w:style>
  <w:style w:type="paragraph" w:customStyle="1" w:styleId="green1">
    <w:name w:val="green1"/>
    <w:basedOn w:val="default"/>
    <w:rsid w:val="000F58CE"/>
  </w:style>
  <w:style w:type="paragraph" w:customStyle="1" w:styleId="green2">
    <w:name w:val="green2"/>
    <w:basedOn w:val="default"/>
    <w:rsid w:val="000F58CE"/>
  </w:style>
  <w:style w:type="paragraph" w:customStyle="1" w:styleId="green3">
    <w:name w:val="green3"/>
    <w:basedOn w:val="default"/>
    <w:rsid w:val="000F58CE"/>
  </w:style>
  <w:style w:type="paragraph" w:customStyle="1" w:styleId="seetang1">
    <w:name w:val="seetang1"/>
    <w:basedOn w:val="default"/>
    <w:rsid w:val="000F58CE"/>
  </w:style>
  <w:style w:type="paragraph" w:customStyle="1" w:styleId="seetang2">
    <w:name w:val="seetang2"/>
    <w:basedOn w:val="default"/>
    <w:rsid w:val="000F58CE"/>
  </w:style>
  <w:style w:type="paragraph" w:customStyle="1" w:styleId="seetang3">
    <w:name w:val="seetang3"/>
    <w:basedOn w:val="default"/>
    <w:rsid w:val="000F58CE"/>
  </w:style>
  <w:style w:type="paragraph" w:customStyle="1" w:styleId="lightblue1">
    <w:name w:val="lightblue1"/>
    <w:basedOn w:val="default"/>
    <w:rsid w:val="000F58CE"/>
  </w:style>
  <w:style w:type="paragraph" w:customStyle="1" w:styleId="lightblue2">
    <w:name w:val="lightblue2"/>
    <w:basedOn w:val="default"/>
    <w:rsid w:val="000F58CE"/>
  </w:style>
  <w:style w:type="paragraph" w:customStyle="1" w:styleId="lightblue3">
    <w:name w:val="lightblue3"/>
    <w:basedOn w:val="default"/>
    <w:rsid w:val="000F58CE"/>
  </w:style>
  <w:style w:type="paragraph" w:customStyle="1" w:styleId="yellow1">
    <w:name w:val="yellow1"/>
    <w:basedOn w:val="default"/>
    <w:rsid w:val="000F58CE"/>
  </w:style>
  <w:style w:type="paragraph" w:customStyle="1" w:styleId="yellow2">
    <w:name w:val="yellow2"/>
    <w:basedOn w:val="default"/>
    <w:rsid w:val="000F58CE"/>
  </w:style>
  <w:style w:type="paragraph" w:customStyle="1" w:styleId="yellow3">
    <w:name w:val="yellow3"/>
    <w:basedOn w:val="default"/>
    <w:rsid w:val="000F58CE"/>
  </w:style>
  <w:style w:type="paragraph" w:customStyle="1" w:styleId="WW-10">
    <w:name w:val="WW-????1"/>
    <w:rsid w:val="000F58CE"/>
    <w:pPr>
      <w:suppressAutoHyphens/>
      <w:autoSpaceDE w:val="0"/>
      <w:jc w:val="center"/>
    </w:pPr>
    <w:rPr>
      <w:rFonts w:ascii="Tahoma" w:eastAsia="Tahoma" w:hAnsi="Tahoma"/>
      <w:sz w:val="88"/>
      <w:szCs w:val="88"/>
    </w:rPr>
  </w:style>
  <w:style w:type="paragraph" w:customStyle="1" w:styleId="WW-2">
    <w:name w:val="WW-??????"/>
    <w:rsid w:val="000F58CE"/>
    <w:pPr>
      <w:suppressAutoHyphens/>
      <w:autoSpaceDE w:val="0"/>
      <w:jc w:val="center"/>
    </w:pPr>
    <w:rPr>
      <w:rFonts w:ascii="Tahoma" w:eastAsia="Tahoma" w:hAnsi="Tahoma"/>
      <w:sz w:val="64"/>
      <w:szCs w:val="64"/>
    </w:rPr>
  </w:style>
  <w:style w:type="paragraph" w:customStyle="1" w:styleId="WW-3">
    <w:name w:val="WW-?????????"/>
    <w:rsid w:val="000F58CE"/>
    <w:pPr>
      <w:suppressAutoHyphens/>
      <w:autoSpaceDE w:val="0"/>
    </w:pPr>
  </w:style>
  <w:style w:type="paragraph" w:customStyle="1" w:styleId="WW-11">
    <w:name w:val="WW-??1"/>
    <w:rsid w:val="000F58CE"/>
    <w:pPr>
      <w:suppressAutoHyphens/>
      <w:autoSpaceDE w:val="0"/>
    </w:pPr>
  </w:style>
  <w:style w:type="paragraph" w:customStyle="1" w:styleId="WW-12">
    <w:name w:val="WW-???1"/>
    <w:rsid w:val="000F58CE"/>
    <w:pPr>
      <w:suppressAutoHyphens/>
      <w:autoSpaceDE w:val="0"/>
      <w:ind w:left="340" w:hanging="340"/>
    </w:pPr>
    <w:rPr>
      <w:rFonts w:ascii="Tahoma" w:eastAsia="Tahoma" w:hAnsi="Tahoma"/>
      <w:sz w:val="40"/>
      <w:szCs w:val="40"/>
    </w:rPr>
  </w:style>
  <w:style w:type="paragraph" w:customStyle="1" w:styleId="13">
    <w:name w:val="?????? 1"/>
    <w:rsid w:val="000F58CE"/>
    <w:pPr>
      <w:suppressAutoHyphens/>
      <w:autoSpaceDE w:val="0"/>
      <w:spacing w:after="283"/>
    </w:pPr>
    <w:rPr>
      <w:rFonts w:ascii="Tahoma" w:eastAsia="Tahoma" w:hAnsi="Tahoma"/>
      <w:sz w:val="64"/>
      <w:szCs w:val="64"/>
    </w:rPr>
  </w:style>
  <w:style w:type="paragraph" w:customStyle="1" w:styleId="23">
    <w:name w:val="?????? 2"/>
    <w:basedOn w:val="13"/>
    <w:rsid w:val="000F58CE"/>
    <w:pPr>
      <w:spacing w:after="227"/>
    </w:pPr>
    <w:rPr>
      <w:sz w:val="56"/>
      <w:szCs w:val="56"/>
    </w:rPr>
  </w:style>
  <w:style w:type="paragraph" w:customStyle="1" w:styleId="3">
    <w:name w:val="?????? 3"/>
    <w:basedOn w:val="23"/>
    <w:rsid w:val="000F58CE"/>
    <w:pPr>
      <w:spacing w:after="170"/>
    </w:pPr>
    <w:rPr>
      <w:sz w:val="48"/>
      <w:szCs w:val="48"/>
    </w:rPr>
  </w:style>
  <w:style w:type="paragraph" w:customStyle="1" w:styleId="4">
    <w:name w:val="?????? 4"/>
    <w:basedOn w:val="3"/>
    <w:rsid w:val="000F58CE"/>
    <w:pPr>
      <w:spacing w:after="113"/>
    </w:pPr>
    <w:rPr>
      <w:sz w:val="40"/>
      <w:szCs w:val="40"/>
    </w:rPr>
  </w:style>
  <w:style w:type="paragraph" w:customStyle="1" w:styleId="5">
    <w:name w:val="?????? 5"/>
    <w:basedOn w:val="4"/>
    <w:rsid w:val="000F58CE"/>
    <w:pPr>
      <w:spacing w:after="57"/>
    </w:pPr>
  </w:style>
  <w:style w:type="paragraph" w:customStyle="1" w:styleId="6">
    <w:name w:val="?????? 6"/>
    <w:basedOn w:val="5"/>
    <w:rsid w:val="000F58CE"/>
  </w:style>
  <w:style w:type="paragraph" w:customStyle="1" w:styleId="7">
    <w:name w:val="?????? 7"/>
    <w:basedOn w:val="6"/>
    <w:rsid w:val="000F58CE"/>
  </w:style>
  <w:style w:type="paragraph" w:customStyle="1" w:styleId="8">
    <w:name w:val="?????? 8"/>
    <w:basedOn w:val="7"/>
    <w:rsid w:val="000F58CE"/>
  </w:style>
  <w:style w:type="paragraph" w:customStyle="1" w:styleId="9">
    <w:name w:val="?????? 9"/>
    <w:basedOn w:val="8"/>
    <w:rsid w:val="000F58CE"/>
  </w:style>
  <w:style w:type="paragraph" w:customStyle="1" w:styleId="PreformattedTextuser">
    <w:name w:val="Preformatted Text (user)"/>
    <w:rsid w:val="000F58CE"/>
    <w:pPr>
      <w:suppressAutoHyphens/>
      <w:autoSpaceDE w:val="0"/>
    </w:pPr>
    <w:rPr>
      <w:rFonts w:ascii="Courier New" w:eastAsia="Courier New" w:hAnsi="Courier New" w:cs="Courier New"/>
      <w:sz w:val="20"/>
      <w:szCs w:val="20"/>
    </w:rPr>
  </w:style>
  <w:style w:type="paragraph" w:customStyle="1" w:styleId="WW-120">
    <w:name w:val="WW-??12"/>
    <w:basedOn w:val="a5"/>
    <w:rsid w:val="000F58CE"/>
  </w:style>
  <w:style w:type="paragraph" w:customStyle="1" w:styleId="WW-121">
    <w:name w:val="WW-????12"/>
    <w:basedOn w:val="a5"/>
    <w:rsid w:val="000F58CE"/>
  </w:style>
  <w:style w:type="paragraph" w:customStyle="1" w:styleId="WW-122">
    <w:name w:val="WW-???12"/>
    <w:basedOn w:val="a5"/>
    <w:rsid w:val="000F58CE"/>
  </w:style>
  <w:style w:type="paragraph" w:customStyle="1" w:styleId="WW-123">
    <w:name w:val="WW-????123"/>
    <w:rsid w:val="000F58CE"/>
    <w:pPr>
      <w:suppressAutoHyphens/>
      <w:autoSpaceDE w:val="0"/>
      <w:jc w:val="center"/>
    </w:pPr>
    <w:rPr>
      <w:rFonts w:ascii="Tahoma" w:eastAsia="Tahoma" w:hAnsi="Tahoma"/>
      <w:sz w:val="88"/>
      <w:szCs w:val="88"/>
    </w:rPr>
  </w:style>
  <w:style w:type="paragraph" w:customStyle="1" w:styleId="WW-13">
    <w:name w:val="WW-??????1"/>
    <w:rsid w:val="000F58CE"/>
    <w:pPr>
      <w:suppressAutoHyphens/>
      <w:autoSpaceDE w:val="0"/>
      <w:jc w:val="center"/>
    </w:pPr>
    <w:rPr>
      <w:rFonts w:ascii="Tahoma" w:eastAsia="Tahoma" w:hAnsi="Tahoma"/>
      <w:sz w:val="64"/>
      <w:szCs w:val="64"/>
    </w:rPr>
  </w:style>
  <w:style w:type="paragraph" w:customStyle="1" w:styleId="WW-14">
    <w:name w:val="WW-?????????1"/>
    <w:rsid w:val="000F58CE"/>
    <w:pPr>
      <w:suppressAutoHyphens/>
      <w:autoSpaceDE w:val="0"/>
    </w:pPr>
  </w:style>
  <w:style w:type="paragraph" w:customStyle="1" w:styleId="WW-1230">
    <w:name w:val="WW-??123"/>
    <w:rsid w:val="000F58CE"/>
    <w:pPr>
      <w:suppressAutoHyphens/>
      <w:autoSpaceDE w:val="0"/>
    </w:pPr>
  </w:style>
  <w:style w:type="paragraph" w:customStyle="1" w:styleId="WW-1231">
    <w:name w:val="WW-???123"/>
    <w:rsid w:val="000F58CE"/>
    <w:pPr>
      <w:suppressAutoHyphens/>
      <w:autoSpaceDE w:val="0"/>
      <w:ind w:left="340" w:hanging="340"/>
    </w:pPr>
    <w:rPr>
      <w:rFonts w:ascii="Tahoma" w:eastAsia="Tahoma" w:hAnsi="Tahoma"/>
      <w:sz w:val="40"/>
      <w:szCs w:val="40"/>
    </w:rPr>
  </w:style>
  <w:style w:type="paragraph" w:customStyle="1" w:styleId="WW-1234">
    <w:name w:val="WW-??1234"/>
    <w:basedOn w:val="a5"/>
    <w:rsid w:val="000F58CE"/>
  </w:style>
  <w:style w:type="paragraph" w:customStyle="1" w:styleId="WW-12340">
    <w:name w:val="WW-????1234"/>
    <w:basedOn w:val="a5"/>
    <w:rsid w:val="000F58CE"/>
  </w:style>
  <w:style w:type="paragraph" w:customStyle="1" w:styleId="WW-12341">
    <w:name w:val="WW-???1234"/>
    <w:basedOn w:val="a5"/>
    <w:rsid w:val="000F58CE"/>
  </w:style>
  <w:style w:type="paragraph" w:customStyle="1" w:styleId="WW-12345">
    <w:name w:val="WW-????12345"/>
    <w:rsid w:val="000F58CE"/>
    <w:pPr>
      <w:suppressAutoHyphens/>
      <w:autoSpaceDE w:val="0"/>
      <w:jc w:val="center"/>
    </w:pPr>
    <w:rPr>
      <w:rFonts w:ascii="Tahoma" w:eastAsia="Tahoma" w:hAnsi="Tahoma"/>
      <w:sz w:val="88"/>
      <w:szCs w:val="88"/>
    </w:rPr>
  </w:style>
  <w:style w:type="paragraph" w:customStyle="1" w:styleId="WW-124">
    <w:name w:val="WW-??????12"/>
    <w:rsid w:val="000F58CE"/>
    <w:pPr>
      <w:suppressAutoHyphens/>
      <w:autoSpaceDE w:val="0"/>
      <w:jc w:val="center"/>
    </w:pPr>
    <w:rPr>
      <w:rFonts w:ascii="Tahoma" w:eastAsia="Tahoma" w:hAnsi="Tahoma"/>
      <w:sz w:val="64"/>
      <w:szCs w:val="64"/>
    </w:rPr>
  </w:style>
  <w:style w:type="paragraph" w:customStyle="1" w:styleId="WW-125">
    <w:name w:val="WW-?????????12"/>
    <w:rsid w:val="000F58CE"/>
    <w:pPr>
      <w:suppressAutoHyphens/>
      <w:autoSpaceDE w:val="0"/>
    </w:pPr>
  </w:style>
  <w:style w:type="paragraph" w:customStyle="1" w:styleId="WW-123450">
    <w:name w:val="WW-??12345"/>
    <w:rsid w:val="000F58CE"/>
    <w:pPr>
      <w:suppressAutoHyphens/>
      <w:autoSpaceDE w:val="0"/>
    </w:pPr>
  </w:style>
  <w:style w:type="paragraph" w:customStyle="1" w:styleId="WW-123451">
    <w:name w:val="WW-???12345"/>
    <w:rsid w:val="000F58CE"/>
    <w:pPr>
      <w:suppressAutoHyphens/>
      <w:autoSpaceDE w:val="0"/>
      <w:ind w:left="340" w:hanging="340"/>
    </w:pPr>
    <w:rPr>
      <w:rFonts w:ascii="Tahoma" w:eastAsia="Tahoma" w:hAnsi="Tahoma"/>
      <w:sz w:val="40"/>
      <w:szCs w:val="40"/>
    </w:rPr>
  </w:style>
  <w:style w:type="character" w:customStyle="1" w:styleId="Rubies">
    <w:name w:val="Rubies"/>
    <w:rsid w:val="000F58CE"/>
    <w:rPr>
      <w:sz w:val="12"/>
      <w:szCs w:val="12"/>
      <w:u w:val="none"/>
      <w:em w:val="none"/>
    </w:rPr>
  </w:style>
  <w:style w:type="paragraph" w:styleId="ad">
    <w:name w:val="header"/>
    <w:basedOn w:val="a"/>
    <w:rsid w:val="000F58CE"/>
    <w:pPr>
      <w:tabs>
        <w:tab w:val="center" w:pos="4252"/>
        <w:tab w:val="right" w:pos="8504"/>
      </w:tabs>
      <w:snapToGrid w:val="0"/>
    </w:pPr>
  </w:style>
  <w:style w:type="character" w:customStyle="1" w:styleId="ae">
    <w:name w:val="ヘッダー (文字)"/>
    <w:basedOn w:val="a0"/>
    <w:rsid w:val="000F58CE"/>
  </w:style>
  <w:style w:type="paragraph" w:styleId="af">
    <w:name w:val="footer"/>
    <w:basedOn w:val="a"/>
    <w:uiPriority w:val="99"/>
    <w:rsid w:val="000F58CE"/>
    <w:pPr>
      <w:tabs>
        <w:tab w:val="center" w:pos="4252"/>
        <w:tab w:val="right" w:pos="8504"/>
      </w:tabs>
      <w:snapToGrid w:val="0"/>
    </w:pPr>
  </w:style>
  <w:style w:type="character" w:customStyle="1" w:styleId="af0">
    <w:name w:val="フッター (文字)"/>
    <w:basedOn w:val="a0"/>
    <w:uiPriority w:val="99"/>
    <w:rsid w:val="000F58CE"/>
  </w:style>
  <w:style w:type="paragraph" w:styleId="af1">
    <w:name w:val="No Spacing"/>
    <w:qFormat/>
    <w:rsid w:val="000F58CE"/>
    <w:pPr>
      <w:suppressAutoHyphens/>
      <w:jc w:val="both"/>
    </w:pPr>
  </w:style>
  <w:style w:type="paragraph" w:styleId="af2">
    <w:name w:val="List Paragraph"/>
    <w:basedOn w:val="a"/>
    <w:uiPriority w:val="34"/>
    <w:qFormat/>
    <w:rsid w:val="0046056A"/>
    <w:pPr>
      <w:ind w:leftChars="400" w:left="840"/>
    </w:pPr>
  </w:style>
  <w:style w:type="character" w:customStyle="1" w:styleId="20">
    <w:name w:val="見出し 2 (文字)"/>
    <w:basedOn w:val="a0"/>
    <w:link w:val="2"/>
    <w:uiPriority w:val="9"/>
    <w:rsid w:val="004C344F"/>
    <w:rPr>
      <w:rFonts w:ascii="MS PGothic" w:eastAsia="MS PGothic" w:hAnsi="MS PGothic" w:cs="MS PGothic"/>
      <w:b/>
      <w:bCs/>
      <w:kern w:val="0"/>
      <w:sz w:val="36"/>
      <w:szCs w:val="36"/>
    </w:rPr>
  </w:style>
  <w:style w:type="character" w:styleId="af3">
    <w:name w:val="Hyperlink"/>
    <w:basedOn w:val="a0"/>
    <w:uiPriority w:val="99"/>
    <w:unhideWhenUsed/>
    <w:rsid w:val="00093E0A"/>
    <w:rPr>
      <w:color w:val="0000FF"/>
      <w:u w:val="single"/>
    </w:rPr>
  </w:style>
  <w:style w:type="character" w:customStyle="1" w:styleId="10">
    <w:name w:val="見出し 1 (文字)"/>
    <w:basedOn w:val="a0"/>
    <w:link w:val="1"/>
    <w:uiPriority w:val="9"/>
    <w:rsid w:val="00404B3E"/>
    <w:rPr>
      <w:rFonts w:asciiTheme="majorHAnsi" w:eastAsiaTheme="majorEastAsia" w:hAnsiTheme="majorHAnsi" w:cstheme="majorBidi"/>
    </w:rPr>
  </w:style>
  <w:style w:type="table" w:styleId="af4">
    <w:name w:val="Table Grid"/>
    <w:basedOn w:val="a1"/>
    <w:uiPriority w:val="59"/>
    <w:rsid w:val="00D5439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5">
    <w:name w:val="annotation text"/>
    <w:basedOn w:val="a"/>
    <w:link w:val="af6"/>
    <w:semiHidden/>
    <w:unhideWhenUsed/>
    <w:rsid w:val="00101FF5"/>
    <w:pPr>
      <w:suppressAutoHyphens w:val="0"/>
      <w:autoSpaceDN/>
      <w:spacing w:after="0" w:line="240" w:lineRule="auto"/>
      <w:textAlignment w:val="auto"/>
    </w:pPr>
    <w:rPr>
      <w:rFonts w:ascii="Century" w:eastAsia="MS Mincho" w:hAnsi="Century" w:cs="Times New Roman"/>
      <w:kern w:val="2"/>
      <w:sz w:val="20"/>
      <w:szCs w:val="20"/>
    </w:rPr>
  </w:style>
  <w:style w:type="character" w:customStyle="1" w:styleId="af6">
    <w:name w:val="コメント文字列 (文字)"/>
    <w:basedOn w:val="a0"/>
    <w:link w:val="af5"/>
    <w:semiHidden/>
    <w:rsid w:val="00101FF5"/>
    <w:rPr>
      <w:rFonts w:ascii="Century" w:eastAsia="MS Mincho" w:hAnsi="Century" w:cs="Times New Roman"/>
      <w:kern w:val="2"/>
      <w:sz w:val="20"/>
      <w:szCs w:val="20"/>
    </w:rPr>
  </w:style>
  <w:style w:type="paragraph" w:customStyle="1" w:styleId="14">
    <w:name w:val="行間詰め1"/>
    <w:qFormat/>
    <w:rsid w:val="00101FF5"/>
    <w:pPr>
      <w:suppressAutoHyphens/>
      <w:jc w:val="both"/>
      <w:textAlignment w:val="auto"/>
    </w:pPr>
  </w:style>
  <w:style w:type="character" w:styleId="af7">
    <w:name w:val="annotation reference"/>
    <w:semiHidden/>
    <w:unhideWhenUsed/>
    <w:rsid w:val="00101FF5"/>
    <w:rPr>
      <w:sz w:val="16"/>
      <w:szCs w:val="16"/>
    </w:rPr>
  </w:style>
  <w:style w:type="paragraph" w:styleId="af8">
    <w:name w:val="Balloon Text"/>
    <w:basedOn w:val="a"/>
    <w:link w:val="af9"/>
    <w:uiPriority w:val="99"/>
    <w:semiHidden/>
    <w:unhideWhenUsed/>
    <w:rsid w:val="00101FF5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9">
    <w:name w:val="吹き出し (文字)"/>
    <w:basedOn w:val="a0"/>
    <w:link w:val="af8"/>
    <w:uiPriority w:val="99"/>
    <w:semiHidden/>
    <w:rsid w:val="00101FF5"/>
    <w:rPr>
      <w:rFonts w:asciiTheme="majorHAnsi" w:eastAsiaTheme="majorEastAsia" w:hAnsiTheme="majorHAnsi" w:cstheme="majorBidi"/>
      <w:sz w:val="18"/>
      <w:szCs w:val="18"/>
    </w:rPr>
  </w:style>
  <w:style w:type="character" w:customStyle="1" w:styleId="highlight">
    <w:name w:val="highlight"/>
    <w:basedOn w:val="a0"/>
    <w:rsid w:val="00965AE6"/>
  </w:style>
  <w:style w:type="paragraph" w:customStyle="1" w:styleId="15">
    <w:name w:val="リスト段落1"/>
    <w:basedOn w:val="a"/>
    <w:rsid w:val="0095236B"/>
    <w:pPr>
      <w:suppressAutoHyphens w:val="0"/>
      <w:autoSpaceDN/>
      <w:spacing w:after="0" w:line="240" w:lineRule="auto"/>
      <w:ind w:leftChars="400" w:left="840"/>
      <w:textAlignment w:val="auto"/>
    </w:pPr>
    <w:rPr>
      <w:rFonts w:ascii="Century" w:eastAsia="MS Mincho" w:hAnsi="Century" w:cs="Times New Roman"/>
      <w:kern w:val="2"/>
      <w:sz w:val="21"/>
      <w:szCs w:val="22"/>
      <w:lang w:bidi="en-US"/>
    </w:rPr>
  </w:style>
  <w:style w:type="paragraph" w:styleId="Web">
    <w:name w:val="Normal (Web)"/>
    <w:basedOn w:val="a"/>
    <w:uiPriority w:val="99"/>
    <w:semiHidden/>
    <w:unhideWhenUsed/>
    <w:rsid w:val="00C55634"/>
    <w:pPr>
      <w:widowControl/>
      <w:suppressAutoHyphens w:val="0"/>
      <w:autoSpaceDN/>
      <w:spacing w:before="100" w:beforeAutospacing="1" w:after="100" w:afterAutospacing="1" w:line="240" w:lineRule="auto"/>
      <w:jc w:val="left"/>
      <w:textAlignment w:val="auto"/>
    </w:pPr>
    <w:rPr>
      <w:rFonts w:ascii="MS PGothic" w:eastAsia="MS PGothic" w:hAnsi="MS PGothic" w:cs="MS PGothic"/>
      <w:kern w:val="0"/>
    </w:rPr>
  </w:style>
  <w:style w:type="character" w:customStyle="1" w:styleId="st1">
    <w:name w:val="st1"/>
    <w:basedOn w:val="a0"/>
    <w:rsid w:val="007535E9"/>
  </w:style>
  <w:style w:type="paragraph" w:styleId="afa">
    <w:name w:val="annotation subject"/>
    <w:basedOn w:val="af5"/>
    <w:next w:val="af5"/>
    <w:link w:val="afb"/>
    <w:uiPriority w:val="99"/>
    <w:semiHidden/>
    <w:unhideWhenUsed/>
    <w:rsid w:val="00AB64BF"/>
    <w:pPr>
      <w:suppressAutoHyphens/>
      <w:autoSpaceDN w:val="0"/>
      <w:spacing w:after="120"/>
      <w:textAlignment w:val="baseline"/>
    </w:pPr>
    <w:rPr>
      <w:rFonts w:ascii="Times New Roman" w:eastAsiaTheme="minorEastAsia" w:hAnsi="Times New Roman" w:cs="Tahoma"/>
      <w:b/>
      <w:bCs/>
      <w:kern w:val="3"/>
    </w:rPr>
  </w:style>
  <w:style w:type="character" w:customStyle="1" w:styleId="afb">
    <w:name w:val="コメント内容 (文字)"/>
    <w:basedOn w:val="af6"/>
    <w:link w:val="afa"/>
    <w:uiPriority w:val="99"/>
    <w:semiHidden/>
    <w:rsid w:val="00AB64BF"/>
    <w:rPr>
      <w:rFonts w:ascii="Century" w:eastAsia="MS Mincho" w:hAnsi="Century" w:cs="Times New Roman"/>
      <w:b/>
      <w:bCs/>
      <w:kern w:val="2"/>
      <w:sz w:val="20"/>
      <w:szCs w:val="20"/>
    </w:rPr>
  </w:style>
  <w:style w:type="paragraph" w:styleId="afc">
    <w:name w:val="Revision"/>
    <w:hidden/>
    <w:uiPriority w:val="99"/>
    <w:semiHidden/>
    <w:rsid w:val="00AB64BF"/>
    <w:pPr>
      <w:widowControl/>
      <w:autoSpaceDN/>
      <w:spacing w:after="0" w:line="240" w:lineRule="auto"/>
      <w:textAlignment w:val="auto"/>
    </w:pPr>
  </w:style>
  <w:style w:type="character" w:customStyle="1" w:styleId="st">
    <w:name w:val="st"/>
    <w:basedOn w:val="a0"/>
    <w:rsid w:val="00455F2B"/>
  </w:style>
  <w:style w:type="character" w:customStyle="1" w:styleId="cpservicename">
    <w:name w:val="cp_service_name"/>
    <w:basedOn w:val="a0"/>
    <w:rsid w:val="00AE16AC"/>
  </w:style>
  <w:style w:type="character" w:styleId="afd">
    <w:name w:val="Emphasis"/>
    <w:basedOn w:val="a0"/>
    <w:uiPriority w:val="20"/>
    <w:qFormat/>
    <w:rsid w:val="00C07E6C"/>
    <w:rPr>
      <w:i/>
      <w:iCs/>
    </w:rPr>
  </w:style>
  <w:style w:type="paragraph" w:customStyle="1" w:styleId="Pa18">
    <w:name w:val="Pa18"/>
    <w:basedOn w:val="a"/>
    <w:next w:val="a"/>
    <w:uiPriority w:val="99"/>
    <w:rsid w:val="00722E04"/>
    <w:pPr>
      <w:widowControl/>
      <w:suppressAutoHyphens w:val="0"/>
      <w:autoSpaceDE w:val="0"/>
      <w:adjustRightInd w:val="0"/>
      <w:spacing w:after="0" w:line="200" w:lineRule="atLeast"/>
      <w:jc w:val="left"/>
      <w:textAlignment w:val="auto"/>
    </w:pPr>
    <w:rPr>
      <w:rFonts w:ascii="Times" w:hAnsi="Times" w:cs="Times New Roman"/>
      <w:kern w:val="0"/>
    </w:rPr>
  </w:style>
  <w:style w:type="character" w:customStyle="1" w:styleId="textbold">
    <w:name w:val="text_bold"/>
    <w:basedOn w:val="a0"/>
    <w:rsid w:val="00722E04"/>
  </w:style>
  <w:style w:type="paragraph" w:customStyle="1" w:styleId="EndNoteBibliographyTitle">
    <w:name w:val="EndNote Bibliography Title"/>
    <w:basedOn w:val="a"/>
    <w:rsid w:val="00B872E3"/>
    <w:pPr>
      <w:spacing w:after="0"/>
      <w:jc w:val="center"/>
    </w:pPr>
    <w:rPr>
      <w:rFonts w:cs="Times New Roman"/>
    </w:rPr>
  </w:style>
  <w:style w:type="paragraph" w:customStyle="1" w:styleId="EndNoteBibliography">
    <w:name w:val="EndNote Bibliography"/>
    <w:basedOn w:val="a"/>
    <w:rsid w:val="00B872E3"/>
    <w:pPr>
      <w:spacing w:line="240" w:lineRule="auto"/>
    </w:pPr>
    <w:rPr>
      <w:rFonts w:cs="Times New Roman"/>
    </w:rPr>
  </w:style>
  <w:style w:type="paragraph" w:customStyle="1" w:styleId="Default0">
    <w:name w:val="Default"/>
    <w:rsid w:val="00AC5C5A"/>
    <w:pPr>
      <w:widowControl/>
      <w:autoSpaceDE w:val="0"/>
      <w:adjustRightInd w:val="0"/>
      <w:spacing w:after="0" w:line="240" w:lineRule="auto"/>
      <w:textAlignment w:val="auto"/>
    </w:pPr>
    <w:rPr>
      <w:rFonts w:cs="Times New Roman"/>
      <w:color w:val="000000"/>
      <w:kern w:val="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ahoma"/>
        <w:kern w:val="3"/>
        <w:sz w:val="24"/>
        <w:szCs w:val="24"/>
        <w:lang w:val="en-US" w:eastAsia="ja-JP" w:bidi="ar-SA"/>
      </w:rPr>
    </w:rPrDefault>
    <w:pPrDefault>
      <w:pPr>
        <w:widowControl w:val="0"/>
        <w:autoSpaceDN w:val="0"/>
        <w:spacing w:after="120" w:line="360" w:lineRule="auto"/>
        <w:textAlignment w:val="baseline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rsid w:val="000F58CE"/>
    <w:pPr>
      <w:suppressAutoHyphens/>
      <w:jc w:val="both"/>
    </w:pPr>
  </w:style>
  <w:style w:type="paragraph" w:styleId="1">
    <w:name w:val="heading 1"/>
    <w:basedOn w:val="a"/>
    <w:next w:val="a"/>
    <w:link w:val="10"/>
    <w:uiPriority w:val="9"/>
    <w:qFormat/>
    <w:rsid w:val="00404B3E"/>
    <w:pPr>
      <w:keepNext/>
      <w:outlineLvl w:val="0"/>
    </w:pPr>
    <w:rPr>
      <w:rFonts w:asciiTheme="majorHAnsi" w:eastAsiaTheme="majorEastAsia" w:hAnsiTheme="majorHAnsi" w:cstheme="majorBidi"/>
    </w:rPr>
  </w:style>
  <w:style w:type="paragraph" w:styleId="2">
    <w:name w:val="heading 2"/>
    <w:basedOn w:val="a"/>
    <w:link w:val="20"/>
    <w:uiPriority w:val="9"/>
    <w:qFormat/>
    <w:rsid w:val="004C344F"/>
    <w:pPr>
      <w:widowControl/>
      <w:suppressAutoHyphens w:val="0"/>
      <w:autoSpaceDN/>
      <w:spacing w:before="100" w:beforeAutospacing="1" w:after="100" w:afterAutospacing="1"/>
      <w:jc w:val="left"/>
      <w:textAlignment w:val="auto"/>
      <w:outlineLvl w:val="1"/>
    </w:pPr>
    <w:rPr>
      <w:rFonts w:ascii="MS PGothic" w:eastAsia="MS PGothic" w:hAnsi="MS PGothic" w:cs="MS PGothic"/>
      <w:b/>
      <w:bCs/>
      <w:kern w:val="0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Standard">
    <w:name w:val="Standard"/>
    <w:rsid w:val="000F58CE"/>
    <w:pPr>
      <w:suppressAutoHyphens/>
    </w:pPr>
  </w:style>
  <w:style w:type="paragraph" w:customStyle="1" w:styleId="Heading">
    <w:name w:val="Heading"/>
    <w:basedOn w:val="Standard"/>
    <w:next w:val="Textbody"/>
    <w:rsid w:val="000F58CE"/>
    <w:pPr>
      <w:keepNext/>
      <w:spacing w:before="240"/>
    </w:pPr>
    <w:rPr>
      <w:rFonts w:ascii="Arial" w:eastAsia="MS PGothic" w:hAnsi="Arial"/>
      <w:sz w:val="28"/>
      <w:szCs w:val="28"/>
    </w:rPr>
  </w:style>
  <w:style w:type="paragraph" w:customStyle="1" w:styleId="Textbody">
    <w:name w:val="Text body"/>
    <w:basedOn w:val="Standard"/>
    <w:rsid w:val="000F58CE"/>
  </w:style>
  <w:style w:type="paragraph" w:styleId="a3">
    <w:name w:val="List"/>
    <w:basedOn w:val="Textbody"/>
    <w:rsid w:val="000F58CE"/>
  </w:style>
  <w:style w:type="paragraph" w:styleId="a4">
    <w:name w:val="caption"/>
    <w:basedOn w:val="Standard"/>
    <w:rsid w:val="000F58CE"/>
    <w:pPr>
      <w:suppressLineNumbers/>
      <w:spacing w:before="120"/>
    </w:pPr>
    <w:rPr>
      <w:i/>
      <w:iCs/>
    </w:rPr>
  </w:style>
  <w:style w:type="paragraph" w:customStyle="1" w:styleId="Index">
    <w:name w:val="Index"/>
    <w:basedOn w:val="Standard"/>
    <w:rsid w:val="000F58CE"/>
    <w:pPr>
      <w:suppressLineNumbers/>
    </w:pPr>
  </w:style>
  <w:style w:type="paragraph" w:customStyle="1" w:styleId="PreformattedText">
    <w:name w:val="Preformatted Text"/>
    <w:basedOn w:val="Standard"/>
    <w:rsid w:val="000F58CE"/>
    <w:rPr>
      <w:rFonts w:ascii="Courier New" w:eastAsia="MS PGothic" w:hAnsi="Courier New" w:cs="MS PGothic"/>
      <w:sz w:val="20"/>
      <w:szCs w:val="20"/>
    </w:rPr>
  </w:style>
  <w:style w:type="paragraph" w:customStyle="1" w:styleId="TableContents">
    <w:name w:val="Table Contents"/>
    <w:basedOn w:val="Standard"/>
    <w:rsid w:val="000F58CE"/>
    <w:pPr>
      <w:suppressLineNumbers/>
    </w:pPr>
  </w:style>
  <w:style w:type="paragraph" w:customStyle="1" w:styleId="TableHeading">
    <w:name w:val="Table Heading"/>
    <w:basedOn w:val="TableContents"/>
    <w:rsid w:val="000F58CE"/>
    <w:pPr>
      <w:jc w:val="center"/>
    </w:pPr>
    <w:rPr>
      <w:b/>
      <w:bCs/>
    </w:rPr>
  </w:style>
  <w:style w:type="paragraph" w:customStyle="1" w:styleId="a5">
    <w:name w:val="??"/>
    <w:rsid w:val="000F58CE"/>
    <w:pPr>
      <w:suppressAutoHyphens/>
      <w:autoSpaceDE w:val="0"/>
      <w:spacing w:line="200" w:lineRule="atLeast"/>
    </w:pPr>
    <w:rPr>
      <w:rFonts w:ascii="Tahoma" w:eastAsia="Tahoma" w:hAnsi="Tahoma"/>
      <w:sz w:val="36"/>
      <w:szCs w:val="36"/>
    </w:rPr>
  </w:style>
  <w:style w:type="paragraph" w:customStyle="1" w:styleId="a6">
    <w:name w:val="????????????"/>
    <w:basedOn w:val="a5"/>
    <w:rsid w:val="000F58CE"/>
  </w:style>
  <w:style w:type="paragraph" w:customStyle="1" w:styleId="a7">
    <w:name w:val="?????????"/>
    <w:basedOn w:val="a5"/>
    <w:rsid w:val="000F58CE"/>
  </w:style>
  <w:style w:type="paragraph" w:customStyle="1" w:styleId="a8">
    <w:name w:val="?????????????"/>
    <w:basedOn w:val="a5"/>
    <w:rsid w:val="000F58CE"/>
  </w:style>
  <w:style w:type="paragraph" w:customStyle="1" w:styleId="a9">
    <w:name w:val="????"/>
    <w:basedOn w:val="a5"/>
    <w:rsid w:val="000F58CE"/>
  </w:style>
  <w:style w:type="paragraph" w:customStyle="1" w:styleId="WW-">
    <w:name w:val="WW-??"/>
    <w:basedOn w:val="a5"/>
    <w:rsid w:val="000F58CE"/>
  </w:style>
  <w:style w:type="paragraph" w:customStyle="1" w:styleId="aa">
    <w:name w:val="??????"/>
    <w:basedOn w:val="a5"/>
    <w:rsid w:val="000F58CE"/>
  </w:style>
  <w:style w:type="paragraph" w:customStyle="1" w:styleId="ab">
    <w:name w:val="???????"/>
    <w:basedOn w:val="a5"/>
    <w:rsid w:val="000F58CE"/>
    <w:pPr>
      <w:ind w:firstLine="340"/>
    </w:pPr>
  </w:style>
  <w:style w:type="paragraph" w:customStyle="1" w:styleId="WW-0">
    <w:name w:val="WW-????"/>
    <w:basedOn w:val="a5"/>
    <w:rsid w:val="000F58CE"/>
  </w:style>
  <w:style w:type="paragraph" w:customStyle="1" w:styleId="11">
    <w:name w:val="???? 1"/>
    <w:basedOn w:val="a5"/>
    <w:rsid w:val="000F58CE"/>
    <w:pPr>
      <w:jc w:val="center"/>
    </w:pPr>
  </w:style>
  <w:style w:type="paragraph" w:customStyle="1" w:styleId="21">
    <w:name w:val="???? 2"/>
    <w:basedOn w:val="a5"/>
    <w:rsid w:val="000F58CE"/>
    <w:pPr>
      <w:spacing w:before="57" w:after="57"/>
      <w:ind w:right="113"/>
      <w:jc w:val="center"/>
    </w:pPr>
  </w:style>
  <w:style w:type="paragraph" w:customStyle="1" w:styleId="ac">
    <w:name w:val="???"/>
    <w:basedOn w:val="a5"/>
    <w:rsid w:val="000F58CE"/>
    <w:pPr>
      <w:spacing w:before="238" w:after="119"/>
    </w:pPr>
  </w:style>
  <w:style w:type="paragraph" w:customStyle="1" w:styleId="12">
    <w:name w:val="??? 1"/>
    <w:basedOn w:val="a5"/>
    <w:rsid w:val="000F58CE"/>
    <w:pPr>
      <w:spacing w:before="238" w:after="119"/>
    </w:pPr>
  </w:style>
  <w:style w:type="paragraph" w:customStyle="1" w:styleId="22">
    <w:name w:val="??? 2"/>
    <w:basedOn w:val="a5"/>
    <w:rsid w:val="000F58CE"/>
    <w:pPr>
      <w:spacing w:before="238" w:after="119"/>
    </w:pPr>
  </w:style>
  <w:style w:type="paragraph" w:customStyle="1" w:styleId="WW-1">
    <w:name w:val="WW-???"/>
    <w:basedOn w:val="a5"/>
    <w:rsid w:val="000F58CE"/>
  </w:style>
  <w:style w:type="paragraph" w:customStyle="1" w:styleId="LTGliederung1">
    <w:name w:val="??~LT~Gliederung 1"/>
    <w:rsid w:val="000F58CE"/>
    <w:pPr>
      <w:suppressAutoHyphens/>
      <w:autoSpaceDE w:val="0"/>
      <w:spacing w:after="283"/>
    </w:pPr>
    <w:rPr>
      <w:rFonts w:ascii="Tahoma" w:eastAsia="Tahoma" w:hAnsi="Tahoma"/>
      <w:sz w:val="64"/>
      <w:szCs w:val="64"/>
    </w:rPr>
  </w:style>
  <w:style w:type="paragraph" w:customStyle="1" w:styleId="LTGliederung2">
    <w:name w:val="??~LT~Gliederung 2"/>
    <w:basedOn w:val="LTGliederung1"/>
    <w:rsid w:val="000F58CE"/>
    <w:pPr>
      <w:spacing w:after="227"/>
    </w:pPr>
    <w:rPr>
      <w:sz w:val="56"/>
      <w:szCs w:val="56"/>
    </w:rPr>
  </w:style>
  <w:style w:type="paragraph" w:customStyle="1" w:styleId="LTGliederung3">
    <w:name w:val="??~LT~Gliederung 3"/>
    <w:basedOn w:val="LTGliederung2"/>
    <w:rsid w:val="000F58CE"/>
    <w:pPr>
      <w:spacing w:after="170"/>
    </w:pPr>
    <w:rPr>
      <w:sz w:val="48"/>
      <w:szCs w:val="48"/>
    </w:rPr>
  </w:style>
  <w:style w:type="paragraph" w:customStyle="1" w:styleId="LTGliederung4">
    <w:name w:val="??~LT~Gliederung 4"/>
    <w:basedOn w:val="LTGliederung3"/>
    <w:rsid w:val="000F58CE"/>
    <w:pPr>
      <w:spacing w:after="113"/>
    </w:pPr>
    <w:rPr>
      <w:sz w:val="40"/>
      <w:szCs w:val="40"/>
    </w:rPr>
  </w:style>
  <w:style w:type="paragraph" w:customStyle="1" w:styleId="LTGliederung5">
    <w:name w:val="??~LT~Gliederung 5"/>
    <w:basedOn w:val="LTGliederung4"/>
    <w:rsid w:val="000F58CE"/>
    <w:pPr>
      <w:spacing w:after="57"/>
    </w:pPr>
  </w:style>
  <w:style w:type="paragraph" w:customStyle="1" w:styleId="LTGliederung6">
    <w:name w:val="??~LT~Gliederung 6"/>
    <w:basedOn w:val="LTGliederung5"/>
    <w:rsid w:val="000F58CE"/>
  </w:style>
  <w:style w:type="paragraph" w:customStyle="1" w:styleId="LTGliederung7">
    <w:name w:val="??~LT~Gliederung 7"/>
    <w:basedOn w:val="LTGliederung6"/>
    <w:rsid w:val="000F58CE"/>
  </w:style>
  <w:style w:type="paragraph" w:customStyle="1" w:styleId="LTGliederung8">
    <w:name w:val="??~LT~Gliederung 8"/>
    <w:basedOn w:val="LTGliederung7"/>
    <w:rsid w:val="000F58CE"/>
  </w:style>
  <w:style w:type="paragraph" w:customStyle="1" w:styleId="LTGliederung9">
    <w:name w:val="??~LT~Gliederung 9"/>
    <w:basedOn w:val="LTGliederung8"/>
    <w:rsid w:val="000F58CE"/>
  </w:style>
  <w:style w:type="paragraph" w:customStyle="1" w:styleId="LTTitel">
    <w:name w:val="??~LT~Titel"/>
    <w:rsid w:val="000F58CE"/>
    <w:pPr>
      <w:suppressAutoHyphens/>
      <w:autoSpaceDE w:val="0"/>
      <w:jc w:val="center"/>
    </w:pPr>
    <w:rPr>
      <w:rFonts w:ascii="Tahoma" w:eastAsia="Tahoma" w:hAnsi="Tahoma"/>
      <w:sz w:val="88"/>
      <w:szCs w:val="88"/>
    </w:rPr>
  </w:style>
  <w:style w:type="paragraph" w:customStyle="1" w:styleId="LTUntertitel">
    <w:name w:val="??~LT~Untertitel"/>
    <w:rsid w:val="000F58CE"/>
    <w:pPr>
      <w:suppressAutoHyphens/>
      <w:autoSpaceDE w:val="0"/>
      <w:jc w:val="center"/>
    </w:pPr>
    <w:rPr>
      <w:rFonts w:ascii="Tahoma" w:eastAsia="Tahoma" w:hAnsi="Tahoma"/>
      <w:sz w:val="64"/>
      <w:szCs w:val="64"/>
    </w:rPr>
  </w:style>
  <w:style w:type="paragraph" w:customStyle="1" w:styleId="LTNotizen">
    <w:name w:val="??~LT~Notizen"/>
    <w:rsid w:val="000F58CE"/>
    <w:pPr>
      <w:suppressAutoHyphens/>
      <w:autoSpaceDE w:val="0"/>
      <w:ind w:left="340" w:hanging="340"/>
    </w:pPr>
    <w:rPr>
      <w:rFonts w:ascii="Tahoma" w:eastAsia="Tahoma" w:hAnsi="Tahoma"/>
      <w:sz w:val="40"/>
      <w:szCs w:val="40"/>
    </w:rPr>
  </w:style>
  <w:style w:type="paragraph" w:customStyle="1" w:styleId="LTHintergrundobjekte">
    <w:name w:val="??~LT~Hintergrundobjekte"/>
    <w:rsid w:val="000F58CE"/>
    <w:pPr>
      <w:suppressAutoHyphens/>
      <w:autoSpaceDE w:val="0"/>
    </w:pPr>
  </w:style>
  <w:style w:type="paragraph" w:customStyle="1" w:styleId="LTHintergrund">
    <w:name w:val="??~LT~Hintergrund"/>
    <w:rsid w:val="000F58CE"/>
    <w:pPr>
      <w:suppressAutoHyphens/>
      <w:autoSpaceDE w:val="0"/>
    </w:pPr>
  </w:style>
  <w:style w:type="paragraph" w:customStyle="1" w:styleId="default">
    <w:name w:val="default"/>
    <w:rsid w:val="000F58CE"/>
    <w:pPr>
      <w:suppressAutoHyphens/>
      <w:autoSpaceDE w:val="0"/>
      <w:spacing w:line="200" w:lineRule="atLeast"/>
    </w:pPr>
    <w:rPr>
      <w:rFonts w:ascii="Tahoma" w:eastAsia="Tahoma" w:hAnsi="Tahoma"/>
      <w:sz w:val="36"/>
      <w:szCs w:val="36"/>
    </w:rPr>
  </w:style>
  <w:style w:type="paragraph" w:customStyle="1" w:styleId="blue1">
    <w:name w:val="blue1"/>
    <w:basedOn w:val="default"/>
    <w:rsid w:val="000F58CE"/>
  </w:style>
  <w:style w:type="paragraph" w:customStyle="1" w:styleId="blue2">
    <w:name w:val="blue2"/>
    <w:basedOn w:val="default"/>
    <w:rsid w:val="000F58CE"/>
  </w:style>
  <w:style w:type="paragraph" w:customStyle="1" w:styleId="blue3">
    <w:name w:val="blue3"/>
    <w:basedOn w:val="default"/>
    <w:rsid w:val="000F58CE"/>
  </w:style>
  <w:style w:type="paragraph" w:customStyle="1" w:styleId="bw1">
    <w:name w:val="bw1"/>
    <w:basedOn w:val="default"/>
    <w:rsid w:val="000F58CE"/>
  </w:style>
  <w:style w:type="paragraph" w:customStyle="1" w:styleId="bw2">
    <w:name w:val="bw2"/>
    <w:basedOn w:val="default"/>
    <w:rsid w:val="000F58CE"/>
  </w:style>
  <w:style w:type="paragraph" w:customStyle="1" w:styleId="bw3">
    <w:name w:val="bw3"/>
    <w:basedOn w:val="default"/>
    <w:rsid w:val="000F58CE"/>
  </w:style>
  <w:style w:type="paragraph" w:customStyle="1" w:styleId="orange1">
    <w:name w:val="orange1"/>
    <w:basedOn w:val="default"/>
    <w:rsid w:val="000F58CE"/>
  </w:style>
  <w:style w:type="paragraph" w:customStyle="1" w:styleId="orange2">
    <w:name w:val="orange2"/>
    <w:basedOn w:val="default"/>
    <w:rsid w:val="000F58CE"/>
  </w:style>
  <w:style w:type="paragraph" w:customStyle="1" w:styleId="orange3">
    <w:name w:val="orange3"/>
    <w:basedOn w:val="default"/>
    <w:rsid w:val="000F58CE"/>
  </w:style>
  <w:style w:type="paragraph" w:customStyle="1" w:styleId="turquise1">
    <w:name w:val="turquise1"/>
    <w:basedOn w:val="default"/>
    <w:rsid w:val="000F58CE"/>
  </w:style>
  <w:style w:type="paragraph" w:customStyle="1" w:styleId="turquise2">
    <w:name w:val="turquise2"/>
    <w:basedOn w:val="default"/>
    <w:rsid w:val="000F58CE"/>
  </w:style>
  <w:style w:type="paragraph" w:customStyle="1" w:styleId="turquise3">
    <w:name w:val="turquise3"/>
    <w:basedOn w:val="default"/>
    <w:rsid w:val="000F58CE"/>
  </w:style>
  <w:style w:type="paragraph" w:customStyle="1" w:styleId="gray1">
    <w:name w:val="gray1"/>
    <w:basedOn w:val="default"/>
    <w:rsid w:val="000F58CE"/>
  </w:style>
  <w:style w:type="paragraph" w:customStyle="1" w:styleId="gray2">
    <w:name w:val="gray2"/>
    <w:basedOn w:val="default"/>
    <w:rsid w:val="000F58CE"/>
  </w:style>
  <w:style w:type="paragraph" w:customStyle="1" w:styleId="gray3">
    <w:name w:val="gray3"/>
    <w:basedOn w:val="default"/>
    <w:rsid w:val="000F58CE"/>
  </w:style>
  <w:style w:type="paragraph" w:customStyle="1" w:styleId="sun1">
    <w:name w:val="sun1"/>
    <w:basedOn w:val="default"/>
    <w:rsid w:val="000F58CE"/>
  </w:style>
  <w:style w:type="paragraph" w:customStyle="1" w:styleId="sun2">
    <w:name w:val="sun2"/>
    <w:basedOn w:val="default"/>
    <w:rsid w:val="000F58CE"/>
  </w:style>
  <w:style w:type="paragraph" w:customStyle="1" w:styleId="sun3">
    <w:name w:val="sun3"/>
    <w:basedOn w:val="default"/>
    <w:rsid w:val="000F58CE"/>
  </w:style>
  <w:style w:type="paragraph" w:customStyle="1" w:styleId="earth1">
    <w:name w:val="earth1"/>
    <w:basedOn w:val="default"/>
    <w:rsid w:val="000F58CE"/>
  </w:style>
  <w:style w:type="paragraph" w:customStyle="1" w:styleId="earth2">
    <w:name w:val="earth2"/>
    <w:basedOn w:val="default"/>
    <w:rsid w:val="000F58CE"/>
  </w:style>
  <w:style w:type="paragraph" w:customStyle="1" w:styleId="earth3">
    <w:name w:val="earth3"/>
    <w:basedOn w:val="default"/>
    <w:rsid w:val="000F58CE"/>
  </w:style>
  <w:style w:type="paragraph" w:customStyle="1" w:styleId="green1">
    <w:name w:val="green1"/>
    <w:basedOn w:val="default"/>
    <w:rsid w:val="000F58CE"/>
  </w:style>
  <w:style w:type="paragraph" w:customStyle="1" w:styleId="green2">
    <w:name w:val="green2"/>
    <w:basedOn w:val="default"/>
    <w:rsid w:val="000F58CE"/>
  </w:style>
  <w:style w:type="paragraph" w:customStyle="1" w:styleId="green3">
    <w:name w:val="green3"/>
    <w:basedOn w:val="default"/>
    <w:rsid w:val="000F58CE"/>
  </w:style>
  <w:style w:type="paragraph" w:customStyle="1" w:styleId="seetang1">
    <w:name w:val="seetang1"/>
    <w:basedOn w:val="default"/>
    <w:rsid w:val="000F58CE"/>
  </w:style>
  <w:style w:type="paragraph" w:customStyle="1" w:styleId="seetang2">
    <w:name w:val="seetang2"/>
    <w:basedOn w:val="default"/>
    <w:rsid w:val="000F58CE"/>
  </w:style>
  <w:style w:type="paragraph" w:customStyle="1" w:styleId="seetang3">
    <w:name w:val="seetang3"/>
    <w:basedOn w:val="default"/>
    <w:rsid w:val="000F58CE"/>
  </w:style>
  <w:style w:type="paragraph" w:customStyle="1" w:styleId="lightblue1">
    <w:name w:val="lightblue1"/>
    <w:basedOn w:val="default"/>
    <w:rsid w:val="000F58CE"/>
  </w:style>
  <w:style w:type="paragraph" w:customStyle="1" w:styleId="lightblue2">
    <w:name w:val="lightblue2"/>
    <w:basedOn w:val="default"/>
    <w:rsid w:val="000F58CE"/>
  </w:style>
  <w:style w:type="paragraph" w:customStyle="1" w:styleId="lightblue3">
    <w:name w:val="lightblue3"/>
    <w:basedOn w:val="default"/>
    <w:rsid w:val="000F58CE"/>
  </w:style>
  <w:style w:type="paragraph" w:customStyle="1" w:styleId="yellow1">
    <w:name w:val="yellow1"/>
    <w:basedOn w:val="default"/>
    <w:rsid w:val="000F58CE"/>
  </w:style>
  <w:style w:type="paragraph" w:customStyle="1" w:styleId="yellow2">
    <w:name w:val="yellow2"/>
    <w:basedOn w:val="default"/>
    <w:rsid w:val="000F58CE"/>
  </w:style>
  <w:style w:type="paragraph" w:customStyle="1" w:styleId="yellow3">
    <w:name w:val="yellow3"/>
    <w:basedOn w:val="default"/>
    <w:rsid w:val="000F58CE"/>
  </w:style>
  <w:style w:type="paragraph" w:customStyle="1" w:styleId="WW-10">
    <w:name w:val="WW-????1"/>
    <w:rsid w:val="000F58CE"/>
    <w:pPr>
      <w:suppressAutoHyphens/>
      <w:autoSpaceDE w:val="0"/>
      <w:jc w:val="center"/>
    </w:pPr>
    <w:rPr>
      <w:rFonts w:ascii="Tahoma" w:eastAsia="Tahoma" w:hAnsi="Tahoma"/>
      <w:sz w:val="88"/>
      <w:szCs w:val="88"/>
    </w:rPr>
  </w:style>
  <w:style w:type="paragraph" w:customStyle="1" w:styleId="WW-2">
    <w:name w:val="WW-??????"/>
    <w:rsid w:val="000F58CE"/>
    <w:pPr>
      <w:suppressAutoHyphens/>
      <w:autoSpaceDE w:val="0"/>
      <w:jc w:val="center"/>
    </w:pPr>
    <w:rPr>
      <w:rFonts w:ascii="Tahoma" w:eastAsia="Tahoma" w:hAnsi="Tahoma"/>
      <w:sz w:val="64"/>
      <w:szCs w:val="64"/>
    </w:rPr>
  </w:style>
  <w:style w:type="paragraph" w:customStyle="1" w:styleId="WW-3">
    <w:name w:val="WW-?????????"/>
    <w:rsid w:val="000F58CE"/>
    <w:pPr>
      <w:suppressAutoHyphens/>
      <w:autoSpaceDE w:val="0"/>
    </w:pPr>
  </w:style>
  <w:style w:type="paragraph" w:customStyle="1" w:styleId="WW-11">
    <w:name w:val="WW-??1"/>
    <w:rsid w:val="000F58CE"/>
    <w:pPr>
      <w:suppressAutoHyphens/>
      <w:autoSpaceDE w:val="0"/>
    </w:pPr>
  </w:style>
  <w:style w:type="paragraph" w:customStyle="1" w:styleId="WW-12">
    <w:name w:val="WW-???1"/>
    <w:rsid w:val="000F58CE"/>
    <w:pPr>
      <w:suppressAutoHyphens/>
      <w:autoSpaceDE w:val="0"/>
      <w:ind w:left="340" w:hanging="340"/>
    </w:pPr>
    <w:rPr>
      <w:rFonts w:ascii="Tahoma" w:eastAsia="Tahoma" w:hAnsi="Tahoma"/>
      <w:sz w:val="40"/>
      <w:szCs w:val="40"/>
    </w:rPr>
  </w:style>
  <w:style w:type="paragraph" w:customStyle="1" w:styleId="13">
    <w:name w:val="?????? 1"/>
    <w:rsid w:val="000F58CE"/>
    <w:pPr>
      <w:suppressAutoHyphens/>
      <w:autoSpaceDE w:val="0"/>
      <w:spacing w:after="283"/>
    </w:pPr>
    <w:rPr>
      <w:rFonts w:ascii="Tahoma" w:eastAsia="Tahoma" w:hAnsi="Tahoma"/>
      <w:sz w:val="64"/>
      <w:szCs w:val="64"/>
    </w:rPr>
  </w:style>
  <w:style w:type="paragraph" w:customStyle="1" w:styleId="23">
    <w:name w:val="?????? 2"/>
    <w:basedOn w:val="13"/>
    <w:rsid w:val="000F58CE"/>
    <w:pPr>
      <w:spacing w:after="227"/>
    </w:pPr>
    <w:rPr>
      <w:sz w:val="56"/>
      <w:szCs w:val="56"/>
    </w:rPr>
  </w:style>
  <w:style w:type="paragraph" w:customStyle="1" w:styleId="3">
    <w:name w:val="?????? 3"/>
    <w:basedOn w:val="23"/>
    <w:rsid w:val="000F58CE"/>
    <w:pPr>
      <w:spacing w:after="170"/>
    </w:pPr>
    <w:rPr>
      <w:sz w:val="48"/>
      <w:szCs w:val="48"/>
    </w:rPr>
  </w:style>
  <w:style w:type="paragraph" w:customStyle="1" w:styleId="4">
    <w:name w:val="?????? 4"/>
    <w:basedOn w:val="3"/>
    <w:rsid w:val="000F58CE"/>
    <w:pPr>
      <w:spacing w:after="113"/>
    </w:pPr>
    <w:rPr>
      <w:sz w:val="40"/>
      <w:szCs w:val="40"/>
    </w:rPr>
  </w:style>
  <w:style w:type="paragraph" w:customStyle="1" w:styleId="5">
    <w:name w:val="?????? 5"/>
    <w:basedOn w:val="4"/>
    <w:rsid w:val="000F58CE"/>
    <w:pPr>
      <w:spacing w:after="57"/>
    </w:pPr>
  </w:style>
  <w:style w:type="paragraph" w:customStyle="1" w:styleId="6">
    <w:name w:val="?????? 6"/>
    <w:basedOn w:val="5"/>
    <w:rsid w:val="000F58CE"/>
  </w:style>
  <w:style w:type="paragraph" w:customStyle="1" w:styleId="7">
    <w:name w:val="?????? 7"/>
    <w:basedOn w:val="6"/>
    <w:rsid w:val="000F58CE"/>
  </w:style>
  <w:style w:type="paragraph" w:customStyle="1" w:styleId="8">
    <w:name w:val="?????? 8"/>
    <w:basedOn w:val="7"/>
    <w:rsid w:val="000F58CE"/>
  </w:style>
  <w:style w:type="paragraph" w:customStyle="1" w:styleId="9">
    <w:name w:val="?????? 9"/>
    <w:basedOn w:val="8"/>
    <w:rsid w:val="000F58CE"/>
  </w:style>
  <w:style w:type="paragraph" w:customStyle="1" w:styleId="PreformattedTextuser">
    <w:name w:val="Preformatted Text (user)"/>
    <w:rsid w:val="000F58CE"/>
    <w:pPr>
      <w:suppressAutoHyphens/>
      <w:autoSpaceDE w:val="0"/>
    </w:pPr>
    <w:rPr>
      <w:rFonts w:ascii="Courier New" w:eastAsia="Courier New" w:hAnsi="Courier New" w:cs="Courier New"/>
      <w:sz w:val="20"/>
      <w:szCs w:val="20"/>
    </w:rPr>
  </w:style>
  <w:style w:type="paragraph" w:customStyle="1" w:styleId="WW-120">
    <w:name w:val="WW-??12"/>
    <w:basedOn w:val="a5"/>
    <w:rsid w:val="000F58CE"/>
  </w:style>
  <w:style w:type="paragraph" w:customStyle="1" w:styleId="WW-121">
    <w:name w:val="WW-????12"/>
    <w:basedOn w:val="a5"/>
    <w:rsid w:val="000F58CE"/>
  </w:style>
  <w:style w:type="paragraph" w:customStyle="1" w:styleId="WW-122">
    <w:name w:val="WW-???12"/>
    <w:basedOn w:val="a5"/>
    <w:rsid w:val="000F58CE"/>
  </w:style>
  <w:style w:type="paragraph" w:customStyle="1" w:styleId="WW-123">
    <w:name w:val="WW-????123"/>
    <w:rsid w:val="000F58CE"/>
    <w:pPr>
      <w:suppressAutoHyphens/>
      <w:autoSpaceDE w:val="0"/>
      <w:jc w:val="center"/>
    </w:pPr>
    <w:rPr>
      <w:rFonts w:ascii="Tahoma" w:eastAsia="Tahoma" w:hAnsi="Tahoma"/>
      <w:sz w:val="88"/>
      <w:szCs w:val="88"/>
    </w:rPr>
  </w:style>
  <w:style w:type="paragraph" w:customStyle="1" w:styleId="WW-13">
    <w:name w:val="WW-??????1"/>
    <w:rsid w:val="000F58CE"/>
    <w:pPr>
      <w:suppressAutoHyphens/>
      <w:autoSpaceDE w:val="0"/>
      <w:jc w:val="center"/>
    </w:pPr>
    <w:rPr>
      <w:rFonts w:ascii="Tahoma" w:eastAsia="Tahoma" w:hAnsi="Tahoma"/>
      <w:sz w:val="64"/>
      <w:szCs w:val="64"/>
    </w:rPr>
  </w:style>
  <w:style w:type="paragraph" w:customStyle="1" w:styleId="WW-14">
    <w:name w:val="WW-?????????1"/>
    <w:rsid w:val="000F58CE"/>
    <w:pPr>
      <w:suppressAutoHyphens/>
      <w:autoSpaceDE w:val="0"/>
    </w:pPr>
  </w:style>
  <w:style w:type="paragraph" w:customStyle="1" w:styleId="WW-1230">
    <w:name w:val="WW-??123"/>
    <w:rsid w:val="000F58CE"/>
    <w:pPr>
      <w:suppressAutoHyphens/>
      <w:autoSpaceDE w:val="0"/>
    </w:pPr>
  </w:style>
  <w:style w:type="paragraph" w:customStyle="1" w:styleId="WW-1231">
    <w:name w:val="WW-???123"/>
    <w:rsid w:val="000F58CE"/>
    <w:pPr>
      <w:suppressAutoHyphens/>
      <w:autoSpaceDE w:val="0"/>
      <w:ind w:left="340" w:hanging="340"/>
    </w:pPr>
    <w:rPr>
      <w:rFonts w:ascii="Tahoma" w:eastAsia="Tahoma" w:hAnsi="Tahoma"/>
      <w:sz w:val="40"/>
      <w:szCs w:val="40"/>
    </w:rPr>
  </w:style>
  <w:style w:type="paragraph" w:customStyle="1" w:styleId="WW-1234">
    <w:name w:val="WW-??1234"/>
    <w:basedOn w:val="a5"/>
    <w:rsid w:val="000F58CE"/>
  </w:style>
  <w:style w:type="paragraph" w:customStyle="1" w:styleId="WW-12340">
    <w:name w:val="WW-????1234"/>
    <w:basedOn w:val="a5"/>
    <w:rsid w:val="000F58CE"/>
  </w:style>
  <w:style w:type="paragraph" w:customStyle="1" w:styleId="WW-12341">
    <w:name w:val="WW-???1234"/>
    <w:basedOn w:val="a5"/>
    <w:rsid w:val="000F58CE"/>
  </w:style>
  <w:style w:type="paragraph" w:customStyle="1" w:styleId="WW-12345">
    <w:name w:val="WW-????12345"/>
    <w:rsid w:val="000F58CE"/>
    <w:pPr>
      <w:suppressAutoHyphens/>
      <w:autoSpaceDE w:val="0"/>
      <w:jc w:val="center"/>
    </w:pPr>
    <w:rPr>
      <w:rFonts w:ascii="Tahoma" w:eastAsia="Tahoma" w:hAnsi="Tahoma"/>
      <w:sz w:val="88"/>
      <w:szCs w:val="88"/>
    </w:rPr>
  </w:style>
  <w:style w:type="paragraph" w:customStyle="1" w:styleId="WW-124">
    <w:name w:val="WW-??????12"/>
    <w:rsid w:val="000F58CE"/>
    <w:pPr>
      <w:suppressAutoHyphens/>
      <w:autoSpaceDE w:val="0"/>
      <w:jc w:val="center"/>
    </w:pPr>
    <w:rPr>
      <w:rFonts w:ascii="Tahoma" w:eastAsia="Tahoma" w:hAnsi="Tahoma"/>
      <w:sz w:val="64"/>
      <w:szCs w:val="64"/>
    </w:rPr>
  </w:style>
  <w:style w:type="paragraph" w:customStyle="1" w:styleId="WW-125">
    <w:name w:val="WW-?????????12"/>
    <w:rsid w:val="000F58CE"/>
    <w:pPr>
      <w:suppressAutoHyphens/>
      <w:autoSpaceDE w:val="0"/>
    </w:pPr>
  </w:style>
  <w:style w:type="paragraph" w:customStyle="1" w:styleId="WW-123450">
    <w:name w:val="WW-??12345"/>
    <w:rsid w:val="000F58CE"/>
    <w:pPr>
      <w:suppressAutoHyphens/>
      <w:autoSpaceDE w:val="0"/>
    </w:pPr>
  </w:style>
  <w:style w:type="paragraph" w:customStyle="1" w:styleId="WW-123451">
    <w:name w:val="WW-???12345"/>
    <w:rsid w:val="000F58CE"/>
    <w:pPr>
      <w:suppressAutoHyphens/>
      <w:autoSpaceDE w:val="0"/>
      <w:ind w:left="340" w:hanging="340"/>
    </w:pPr>
    <w:rPr>
      <w:rFonts w:ascii="Tahoma" w:eastAsia="Tahoma" w:hAnsi="Tahoma"/>
      <w:sz w:val="40"/>
      <w:szCs w:val="40"/>
    </w:rPr>
  </w:style>
  <w:style w:type="character" w:customStyle="1" w:styleId="Rubies">
    <w:name w:val="Rubies"/>
    <w:rsid w:val="000F58CE"/>
    <w:rPr>
      <w:sz w:val="12"/>
      <w:szCs w:val="12"/>
      <w:u w:val="none"/>
      <w:em w:val="none"/>
    </w:rPr>
  </w:style>
  <w:style w:type="paragraph" w:styleId="ad">
    <w:name w:val="header"/>
    <w:basedOn w:val="a"/>
    <w:rsid w:val="000F58CE"/>
    <w:pPr>
      <w:tabs>
        <w:tab w:val="center" w:pos="4252"/>
        <w:tab w:val="right" w:pos="8504"/>
      </w:tabs>
      <w:snapToGrid w:val="0"/>
    </w:pPr>
  </w:style>
  <w:style w:type="character" w:customStyle="1" w:styleId="ae">
    <w:name w:val="ヘッダー (文字)"/>
    <w:basedOn w:val="a0"/>
    <w:rsid w:val="000F58CE"/>
  </w:style>
  <w:style w:type="paragraph" w:styleId="af">
    <w:name w:val="footer"/>
    <w:basedOn w:val="a"/>
    <w:uiPriority w:val="99"/>
    <w:rsid w:val="000F58CE"/>
    <w:pPr>
      <w:tabs>
        <w:tab w:val="center" w:pos="4252"/>
        <w:tab w:val="right" w:pos="8504"/>
      </w:tabs>
      <w:snapToGrid w:val="0"/>
    </w:pPr>
  </w:style>
  <w:style w:type="character" w:customStyle="1" w:styleId="af0">
    <w:name w:val="フッター (文字)"/>
    <w:basedOn w:val="a0"/>
    <w:uiPriority w:val="99"/>
    <w:rsid w:val="000F58CE"/>
  </w:style>
  <w:style w:type="paragraph" w:styleId="af1">
    <w:name w:val="No Spacing"/>
    <w:qFormat/>
    <w:rsid w:val="000F58CE"/>
    <w:pPr>
      <w:suppressAutoHyphens/>
      <w:jc w:val="both"/>
    </w:pPr>
  </w:style>
  <w:style w:type="paragraph" w:styleId="af2">
    <w:name w:val="List Paragraph"/>
    <w:basedOn w:val="a"/>
    <w:uiPriority w:val="34"/>
    <w:qFormat/>
    <w:rsid w:val="0046056A"/>
    <w:pPr>
      <w:ind w:leftChars="400" w:left="840"/>
    </w:pPr>
  </w:style>
  <w:style w:type="character" w:customStyle="1" w:styleId="20">
    <w:name w:val="見出し 2 (文字)"/>
    <w:basedOn w:val="a0"/>
    <w:link w:val="2"/>
    <w:uiPriority w:val="9"/>
    <w:rsid w:val="004C344F"/>
    <w:rPr>
      <w:rFonts w:ascii="MS PGothic" w:eastAsia="MS PGothic" w:hAnsi="MS PGothic" w:cs="MS PGothic"/>
      <w:b/>
      <w:bCs/>
      <w:kern w:val="0"/>
      <w:sz w:val="36"/>
      <w:szCs w:val="36"/>
    </w:rPr>
  </w:style>
  <w:style w:type="character" w:styleId="af3">
    <w:name w:val="Hyperlink"/>
    <w:basedOn w:val="a0"/>
    <w:uiPriority w:val="99"/>
    <w:unhideWhenUsed/>
    <w:rsid w:val="00093E0A"/>
    <w:rPr>
      <w:color w:val="0000FF"/>
      <w:u w:val="single"/>
    </w:rPr>
  </w:style>
  <w:style w:type="character" w:customStyle="1" w:styleId="10">
    <w:name w:val="見出し 1 (文字)"/>
    <w:basedOn w:val="a0"/>
    <w:link w:val="1"/>
    <w:uiPriority w:val="9"/>
    <w:rsid w:val="00404B3E"/>
    <w:rPr>
      <w:rFonts w:asciiTheme="majorHAnsi" w:eastAsiaTheme="majorEastAsia" w:hAnsiTheme="majorHAnsi" w:cstheme="majorBidi"/>
    </w:rPr>
  </w:style>
  <w:style w:type="table" w:styleId="af4">
    <w:name w:val="Table Grid"/>
    <w:basedOn w:val="a1"/>
    <w:uiPriority w:val="59"/>
    <w:rsid w:val="00D5439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5">
    <w:name w:val="annotation text"/>
    <w:basedOn w:val="a"/>
    <w:link w:val="af6"/>
    <w:semiHidden/>
    <w:unhideWhenUsed/>
    <w:rsid w:val="00101FF5"/>
    <w:pPr>
      <w:suppressAutoHyphens w:val="0"/>
      <w:autoSpaceDN/>
      <w:spacing w:after="0" w:line="240" w:lineRule="auto"/>
      <w:textAlignment w:val="auto"/>
    </w:pPr>
    <w:rPr>
      <w:rFonts w:ascii="Century" w:eastAsia="MS Mincho" w:hAnsi="Century" w:cs="Times New Roman"/>
      <w:kern w:val="2"/>
      <w:sz w:val="20"/>
      <w:szCs w:val="20"/>
    </w:rPr>
  </w:style>
  <w:style w:type="character" w:customStyle="1" w:styleId="af6">
    <w:name w:val="コメント文字列 (文字)"/>
    <w:basedOn w:val="a0"/>
    <w:link w:val="af5"/>
    <w:semiHidden/>
    <w:rsid w:val="00101FF5"/>
    <w:rPr>
      <w:rFonts w:ascii="Century" w:eastAsia="MS Mincho" w:hAnsi="Century" w:cs="Times New Roman"/>
      <w:kern w:val="2"/>
      <w:sz w:val="20"/>
      <w:szCs w:val="20"/>
    </w:rPr>
  </w:style>
  <w:style w:type="paragraph" w:customStyle="1" w:styleId="14">
    <w:name w:val="行間詰め1"/>
    <w:qFormat/>
    <w:rsid w:val="00101FF5"/>
    <w:pPr>
      <w:suppressAutoHyphens/>
      <w:jc w:val="both"/>
      <w:textAlignment w:val="auto"/>
    </w:pPr>
  </w:style>
  <w:style w:type="character" w:styleId="af7">
    <w:name w:val="annotation reference"/>
    <w:semiHidden/>
    <w:unhideWhenUsed/>
    <w:rsid w:val="00101FF5"/>
    <w:rPr>
      <w:sz w:val="16"/>
      <w:szCs w:val="16"/>
    </w:rPr>
  </w:style>
  <w:style w:type="paragraph" w:styleId="af8">
    <w:name w:val="Balloon Text"/>
    <w:basedOn w:val="a"/>
    <w:link w:val="af9"/>
    <w:uiPriority w:val="99"/>
    <w:semiHidden/>
    <w:unhideWhenUsed/>
    <w:rsid w:val="00101FF5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9">
    <w:name w:val="吹き出し (文字)"/>
    <w:basedOn w:val="a0"/>
    <w:link w:val="af8"/>
    <w:uiPriority w:val="99"/>
    <w:semiHidden/>
    <w:rsid w:val="00101FF5"/>
    <w:rPr>
      <w:rFonts w:asciiTheme="majorHAnsi" w:eastAsiaTheme="majorEastAsia" w:hAnsiTheme="majorHAnsi" w:cstheme="majorBidi"/>
      <w:sz w:val="18"/>
      <w:szCs w:val="18"/>
    </w:rPr>
  </w:style>
  <w:style w:type="character" w:customStyle="1" w:styleId="highlight">
    <w:name w:val="highlight"/>
    <w:basedOn w:val="a0"/>
    <w:rsid w:val="00965AE6"/>
  </w:style>
  <w:style w:type="paragraph" w:customStyle="1" w:styleId="15">
    <w:name w:val="リスト段落1"/>
    <w:basedOn w:val="a"/>
    <w:rsid w:val="0095236B"/>
    <w:pPr>
      <w:suppressAutoHyphens w:val="0"/>
      <w:autoSpaceDN/>
      <w:spacing w:after="0" w:line="240" w:lineRule="auto"/>
      <w:ind w:leftChars="400" w:left="840"/>
      <w:textAlignment w:val="auto"/>
    </w:pPr>
    <w:rPr>
      <w:rFonts w:ascii="Century" w:eastAsia="MS Mincho" w:hAnsi="Century" w:cs="Times New Roman"/>
      <w:kern w:val="2"/>
      <w:sz w:val="21"/>
      <w:szCs w:val="22"/>
      <w:lang w:bidi="en-US"/>
    </w:rPr>
  </w:style>
  <w:style w:type="paragraph" w:styleId="Web">
    <w:name w:val="Normal (Web)"/>
    <w:basedOn w:val="a"/>
    <w:uiPriority w:val="99"/>
    <w:semiHidden/>
    <w:unhideWhenUsed/>
    <w:rsid w:val="00C55634"/>
    <w:pPr>
      <w:widowControl/>
      <w:suppressAutoHyphens w:val="0"/>
      <w:autoSpaceDN/>
      <w:spacing w:before="100" w:beforeAutospacing="1" w:after="100" w:afterAutospacing="1" w:line="240" w:lineRule="auto"/>
      <w:jc w:val="left"/>
      <w:textAlignment w:val="auto"/>
    </w:pPr>
    <w:rPr>
      <w:rFonts w:ascii="MS PGothic" w:eastAsia="MS PGothic" w:hAnsi="MS PGothic" w:cs="MS PGothic"/>
      <w:kern w:val="0"/>
    </w:rPr>
  </w:style>
  <w:style w:type="character" w:customStyle="1" w:styleId="st1">
    <w:name w:val="st1"/>
    <w:basedOn w:val="a0"/>
    <w:rsid w:val="007535E9"/>
  </w:style>
  <w:style w:type="paragraph" w:styleId="afa">
    <w:name w:val="annotation subject"/>
    <w:basedOn w:val="af5"/>
    <w:next w:val="af5"/>
    <w:link w:val="afb"/>
    <w:uiPriority w:val="99"/>
    <w:semiHidden/>
    <w:unhideWhenUsed/>
    <w:rsid w:val="00AB64BF"/>
    <w:pPr>
      <w:suppressAutoHyphens/>
      <w:autoSpaceDN w:val="0"/>
      <w:spacing w:after="120"/>
      <w:textAlignment w:val="baseline"/>
    </w:pPr>
    <w:rPr>
      <w:rFonts w:ascii="Times New Roman" w:eastAsiaTheme="minorEastAsia" w:hAnsi="Times New Roman" w:cs="Tahoma"/>
      <w:b/>
      <w:bCs/>
      <w:kern w:val="3"/>
    </w:rPr>
  </w:style>
  <w:style w:type="character" w:customStyle="1" w:styleId="afb">
    <w:name w:val="コメント内容 (文字)"/>
    <w:basedOn w:val="af6"/>
    <w:link w:val="afa"/>
    <w:uiPriority w:val="99"/>
    <w:semiHidden/>
    <w:rsid w:val="00AB64BF"/>
    <w:rPr>
      <w:rFonts w:ascii="Century" w:eastAsia="MS Mincho" w:hAnsi="Century" w:cs="Times New Roman"/>
      <w:b/>
      <w:bCs/>
      <w:kern w:val="2"/>
      <w:sz w:val="20"/>
      <w:szCs w:val="20"/>
    </w:rPr>
  </w:style>
  <w:style w:type="paragraph" w:styleId="afc">
    <w:name w:val="Revision"/>
    <w:hidden/>
    <w:uiPriority w:val="99"/>
    <w:semiHidden/>
    <w:rsid w:val="00AB64BF"/>
    <w:pPr>
      <w:widowControl/>
      <w:autoSpaceDN/>
      <w:spacing w:after="0" w:line="240" w:lineRule="auto"/>
      <w:textAlignment w:val="auto"/>
    </w:pPr>
  </w:style>
  <w:style w:type="character" w:customStyle="1" w:styleId="st">
    <w:name w:val="st"/>
    <w:basedOn w:val="a0"/>
    <w:rsid w:val="00455F2B"/>
  </w:style>
  <w:style w:type="character" w:customStyle="1" w:styleId="cpservicename">
    <w:name w:val="cp_service_name"/>
    <w:basedOn w:val="a0"/>
    <w:rsid w:val="00AE16AC"/>
  </w:style>
  <w:style w:type="character" w:styleId="afd">
    <w:name w:val="Emphasis"/>
    <w:basedOn w:val="a0"/>
    <w:uiPriority w:val="20"/>
    <w:qFormat/>
    <w:rsid w:val="00C07E6C"/>
    <w:rPr>
      <w:i/>
      <w:iCs/>
    </w:rPr>
  </w:style>
  <w:style w:type="paragraph" w:customStyle="1" w:styleId="Pa18">
    <w:name w:val="Pa18"/>
    <w:basedOn w:val="a"/>
    <w:next w:val="a"/>
    <w:uiPriority w:val="99"/>
    <w:rsid w:val="00722E04"/>
    <w:pPr>
      <w:widowControl/>
      <w:suppressAutoHyphens w:val="0"/>
      <w:autoSpaceDE w:val="0"/>
      <w:adjustRightInd w:val="0"/>
      <w:spacing w:after="0" w:line="200" w:lineRule="atLeast"/>
      <w:jc w:val="left"/>
      <w:textAlignment w:val="auto"/>
    </w:pPr>
    <w:rPr>
      <w:rFonts w:ascii="Times" w:hAnsi="Times" w:cs="Times New Roman"/>
      <w:kern w:val="0"/>
    </w:rPr>
  </w:style>
  <w:style w:type="character" w:customStyle="1" w:styleId="textbold">
    <w:name w:val="text_bold"/>
    <w:basedOn w:val="a0"/>
    <w:rsid w:val="00722E04"/>
  </w:style>
  <w:style w:type="paragraph" w:customStyle="1" w:styleId="EndNoteBibliographyTitle">
    <w:name w:val="EndNote Bibliography Title"/>
    <w:basedOn w:val="a"/>
    <w:rsid w:val="00B872E3"/>
    <w:pPr>
      <w:spacing w:after="0"/>
      <w:jc w:val="center"/>
    </w:pPr>
    <w:rPr>
      <w:rFonts w:cs="Times New Roman"/>
    </w:rPr>
  </w:style>
  <w:style w:type="paragraph" w:customStyle="1" w:styleId="EndNoteBibliography">
    <w:name w:val="EndNote Bibliography"/>
    <w:basedOn w:val="a"/>
    <w:rsid w:val="00B872E3"/>
    <w:pPr>
      <w:spacing w:line="240" w:lineRule="auto"/>
    </w:pPr>
    <w:rPr>
      <w:rFonts w:cs="Times New Roman"/>
    </w:rPr>
  </w:style>
  <w:style w:type="paragraph" w:customStyle="1" w:styleId="Default0">
    <w:name w:val="Default"/>
    <w:rsid w:val="00AC5C5A"/>
    <w:pPr>
      <w:widowControl/>
      <w:autoSpaceDE w:val="0"/>
      <w:adjustRightInd w:val="0"/>
      <w:spacing w:after="0" w:line="240" w:lineRule="auto"/>
      <w:textAlignment w:val="auto"/>
    </w:pPr>
    <w:rPr>
      <w:rFonts w:cs="Times New Roman"/>
      <w:color w:val="000000"/>
      <w:kern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571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0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8843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060387">
              <w:marLeft w:val="0"/>
              <w:marRight w:val="-45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4077783">
                  <w:marLeft w:val="0"/>
                  <w:marRight w:val="45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84807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76385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32442768">
                              <w:marLeft w:val="0"/>
                              <w:marRight w:val="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5441642">
                                  <w:marLeft w:val="0"/>
                                  <w:marRight w:val="0"/>
                                  <w:marTop w:val="0"/>
                                  <w:marBottom w:val="7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373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8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920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8682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521744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7594802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59325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463717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781378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9066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8093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14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293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0338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452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213195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263701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13226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446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349974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28351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347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70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97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64956">
          <w:marLeft w:val="0"/>
          <w:marRight w:val="0"/>
          <w:marTop w:val="0"/>
          <w:marBottom w:val="0"/>
          <w:divBdr>
            <w:top w:val="single" w:sz="2" w:space="0" w:color="E0E0E0"/>
            <w:left w:val="single" w:sz="6" w:space="0" w:color="E0E0E0"/>
            <w:bottom w:val="single" w:sz="2" w:space="0" w:color="E0E0E0"/>
            <w:right w:val="single" w:sz="6" w:space="0" w:color="E0E0E0"/>
          </w:divBdr>
          <w:divsChild>
            <w:div w:id="12614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2207248">
                  <w:marLeft w:val="0"/>
                  <w:marRight w:val="0"/>
                  <w:marTop w:val="0"/>
                  <w:marBottom w:val="22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267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6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6400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896284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177325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84670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7105990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719304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32325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129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39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39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47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481909">
          <w:marLeft w:val="0"/>
          <w:marRight w:val="0"/>
          <w:marTop w:val="0"/>
          <w:marBottom w:val="0"/>
          <w:divBdr>
            <w:top w:val="single" w:sz="2" w:space="0" w:color="E0E0E0"/>
            <w:left w:val="single" w:sz="6" w:space="0" w:color="E0E0E0"/>
            <w:bottom w:val="single" w:sz="2" w:space="0" w:color="E0E0E0"/>
            <w:right w:val="single" w:sz="6" w:space="0" w:color="E0E0E0"/>
          </w:divBdr>
          <w:divsChild>
            <w:div w:id="949625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9984372">
                  <w:marLeft w:val="0"/>
                  <w:marRight w:val="0"/>
                  <w:marTop w:val="0"/>
                  <w:marBottom w:val="22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2443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8776522">
                          <w:marLeft w:val="300"/>
                          <w:marRight w:val="0"/>
                          <w:marTop w:val="15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0397672">
                              <w:marLeft w:val="360"/>
                              <w:marRight w:val="0"/>
                              <w:marTop w:val="7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3947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071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034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328952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7795812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08364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894989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12177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3408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5750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6793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667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696070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301955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84506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353118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935069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82504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415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3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383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4782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307879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695396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429619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219643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49396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101987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99867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505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3970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774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87421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50868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9660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716347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633676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71083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85953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953315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882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6421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16657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62071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43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944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276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617720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574485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97712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4974908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483136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781712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694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652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84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6013794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420186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1153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270596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18366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23089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50134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9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83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3719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94272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444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620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8078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5482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849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21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217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0061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630684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184396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86552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2480239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324194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81449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19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4421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7125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4133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188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2748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660633">
              <w:marLeft w:val="0"/>
              <w:marRight w:val="-450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1730218">
                  <w:marLeft w:val="0"/>
                  <w:marRight w:val="45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07265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99275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33130469">
                              <w:marLeft w:val="0"/>
                              <w:marRight w:val="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57576654">
                                  <w:marLeft w:val="0"/>
                                  <w:marRight w:val="0"/>
                                  <w:marTop w:val="0"/>
                                  <w:marBottom w:val="75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840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545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043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782851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378653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85305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308640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741778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52527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996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8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yama-shu@med.hokudai.ac.jp" TargetMode="Externa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5A63297-3E26-5148-87D9-53C089E2B1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3</Pages>
  <Words>583</Words>
  <Characters>3327</Characters>
  <Application>Microsoft Macintosh Word</Application>
  <DocSecurity>0</DocSecurity>
  <Lines>27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9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>伊師 雪友</cp:lastModifiedBy>
  <cp:revision>13</cp:revision>
  <dcterms:created xsi:type="dcterms:W3CDTF">2015-04-13T14:14:00Z</dcterms:created>
  <dcterms:modified xsi:type="dcterms:W3CDTF">2017-01-05T13:19:00Z</dcterms:modified>
</cp:coreProperties>
</file>